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54C0" w:rsidRPr="009154C0" w:rsidRDefault="009154C0" w:rsidP="009154C0">
      <w:pPr>
        <w:pStyle w:val="berschrift3"/>
      </w:pPr>
      <w:r w:rsidRPr="009154C0">
        <w:t>Supporting Information</w:t>
      </w:r>
    </w:p>
    <w:p w:rsidR="009154C0" w:rsidRPr="009154C0" w:rsidRDefault="009154C0" w:rsidP="00C7164C">
      <w:pPr>
        <w:spacing w:after="0" w:line="240" w:lineRule="auto"/>
        <w:rPr>
          <w:rFonts w:ascii="Times New Roman" w:hAnsi="Times New Roman" w:cs="Times New Roman"/>
          <w:b/>
          <w:i/>
          <w:sz w:val="18"/>
          <w:szCs w:val="18"/>
          <w:lang w:eastAsia="de-DE"/>
        </w:rPr>
      </w:pPr>
      <w:proofErr w:type="gramStart"/>
      <w:r w:rsidRPr="009154C0">
        <w:rPr>
          <w:rFonts w:ascii="Times New Roman" w:hAnsi="Times New Roman" w:cs="Times New Roman"/>
          <w:b/>
          <w:sz w:val="18"/>
          <w:szCs w:val="18"/>
        </w:rPr>
        <w:t>S1 Table.</w:t>
      </w:r>
      <w:proofErr w:type="gramEnd"/>
      <w:r w:rsidRPr="009154C0">
        <w:rPr>
          <w:rFonts w:ascii="Times New Roman" w:hAnsi="Times New Roman" w:cs="Times New Roman"/>
          <w:b/>
          <w:sz w:val="18"/>
          <w:szCs w:val="18"/>
        </w:rPr>
        <w:t xml:space="preserve"> Bet v 1a residues affected from addition of flavonoids with CSPs showing </w:t>
      </w:r>
      <w:r w:rsidRPr="009154C0">
        <w:rPr>
          <w:rFonts w:ascii="Times New Roman" w:hAnsi="Times New Roman" w:cs="Times New Roman"/>
          <w:b/>
          <w:sz w:val="18"/>
          <w:szCs w:val="18"/>
          <w:lang w:eastAsia="de-DE"/>
        </w:rPr>
        <w:t>∆</w:t>
      </w:r>
      <w:proofErr w:type="spellStart"/>
      <w:r w:rsidRPr="009154C0">
        <w:rPr>
          <w:rFonts w:ascii="Times New Roman" w:hAnsi="Times New Roman" w:cs="Times New Roman"/>
          <w:b/>
          <w:sz w:val="18"/>
          <w:szCs w:val="18"/>
          <w:lang w:eastAsia="de-DE"/>
        </w:rPr>
        <w:t>δ</w:t>
      </w:r>
      <w:r w:rsidRPr="009154C0">
        <w:rPr>
          <w:rFonts w:ascii="Times New Roman" w:hAnsi="Times New Roman" w:cs="Times New Roman"/>
          <w:b/>
          <w:sz w:val="18"/>
          <w:szCs w:val="18"/>
          <w:vertAlign w:val="subscript"/>
          <w:lang w:eastAsia="de-DE"/>
        </w:rPr>
        <w:t>norm</w:t>
      </w:r>
      <w:proofErr w:type="spellEnd"/>
      <w:r w:rsidRPr="009154C0">
        <w:rPr>
          <w:rFonts w:ascii="Times New Roman" w:hAnsi="Times New Roman" w:cs="Times New Roman"/>
          <w:b/>
          <w:sz w:val="18"/>
          <w:szCs w:val="18"/>
          <w:lang w:eastAsia="de-DE"/>
        </w:rPr>
        <w:t xml:space="preserve"> &gt; 0.08 ppm. </w:t>
      </w:r>
    </w:p>
    <w:p w:rsidR="009154C0" w:rsidRPr="009154C0" w:rsidRDefault="009154C0" w:rsidP="00C7164C">
      <w:pPr>
        <w:pStyle w:val="Beschriftung"/>
        <w:keepNext/>
        <w:spacing w:before="0" w:after="0"/>
        <w:rPr>
          <w:rFonts w:ascii="Times New Roman" w:hAnsi="Times New Roman" w:cs="Times New Roman"/>
          <w:i w:val="0"/>
          <w:sz w:val="18"/>
          <w:szCs w:val="18"/>
          <w:lang w:eastAsia="de-DE"/>
        </w:rPr>
      </w:pPr>
      <w:r w:rsidRPr="009154C0">
        <w:rPr>
          <w:rFonts w:ascii="Times New Roman" w:hAnsi="Times New Roman" w:cs="Times New Roman"/>
          <w:i w:val="0"/>
          <w:sz w:val="18"/>
          <w:szCs w:val="18"/>
          <w:lang w:eastAsia="de-DE"/>
        </w:rPr>
        <w:t>Flavonoids were stepwise added to a final excess of up to 17-fold to 100 </w:t>
      </w:r>
      <w:r w:rsidRPr="009154C0">
        <w:rPr>
          <w:rFonts w:ascii="Times New Roman" w:hAnsi="Times New Roman" w:cs="Times New Roman"/>
          <w:sz w:val="18"/>
          <w:szCs w:val="18"/>
          <w:lang w:eastAsia="de-DE"/>
        </w:rPr>
        <w:t>µ</w:t>
      </w:r>
      <w:r w:rsidRPr="009154C0">
        <w:rPr>
          <w:rFonts w:ascii="Times New Roman" w:hAnsi="Times New Roman" w:cs="Times New Roman"/>
          <w:i w:val="0"/>
          <w:sz w:val="18"/>
          <w:szCs w:val="18"/>
          <w:lang w:eastAsia="de-DE"/>
        </w:rPr>
        <w:t xml:space="preserve">M of </w:t>
      </w:r>
      <w:r w:rsidRPr="009154C0">
        <w:rPr>
          <w:rFonts w:ascii="Times New Roman" w:hAnsi="Times New Roman" w:cs="Times New Roman"/>
          <w:i w:val="0"/>
          <w:sz w:val="18"/>
          <w:szCs w:val="18"/>
          <w:vertAlign w:val="superscript"/>
          <w:lang w:eastAsia="de-DE"/>
        </w:rPr>
        <w:t>15</w:t>
      </w:r>
      <w:r w:rsidRPr="009154C0">
        <w:rPr>
          <w:rFonts w:ascii="Times New Roman" w:hAnsi="Times New Roman" w:cs="Times New Roman"/>
          <w:i w:val="0"/>
          <w:sz w:val="18"/>
          <w:szCs w:val="18"/>
          <w:lang w:eastAsia="de-DE"/>
        </w:rPr>
        <w:t>N-labelled Bet v 1a. The ∆</w:t>
      </w:r>
      <w:proofErr w:type="spellStart"/>
      <w:r w:rsidRPr="009154C0">
        <w:rPr>
          <w:rFonts w:ascii="Times New Roman" w:hAnsi="Times New Roman" w:cs="Times New Roman"/>
          <w:i w:val="0"/>
          <w:sz w:val="18"/>
          <w:szCs w:val="18"/>
          <w:lang w:eastAsia="de-DE"/>
        </w:rPr>
        <w:t>δ</w:t>
      </w:r>
      <w:r w:rsidRPr="009154C0">
        <w:rPr>
          <w:rFonts w:ascii="Times New Roman" w:hAnsi="Times New Roman" w:cs="Times New Roman"/>
          <w:i w:val="0"/>
          <w:sz w:val="18"/>
          <w:szCs w:val="18"/>
          <w:vertAlign w:val="subscript"/>
          <w:lang w:eastAsia="de-DE"/>
        </w:rPr>
        <w:t>norm</w:t>
      </w:r>
      <w:proofErr w:type="spellEnd"/>
      <w:r w:rsidRPr="009154C0">
        <w:rPr>
          <w:rFonts w:ascii="Times New Roman" w:hAnsi="Times New Roman" w:cs="Times New Roman"/>
          <w:i w:val="0"/>
          <w:sz w:val="18"/>
          <w:szCs w:val="18"/>
          <w:lang w:eastAsia="de-DE"/>
        </w:rPr>
        <w:t xml:space="preserve">-values were determined with equation 2. </w:t>
      </w:r>
      <w:proofErr w:type="gramStart"/>
      <w:r w:rsidRPr="009154C0">
        <w:rPr>
          <w:rFonts w:ascii="Times New Roman" w:hAnsi="Times New Roman" w:cs="Times New Roman"/>
          <w:sz w:val="18"/>
          <w:szCs w:val="18"/>
        </w:rPr>
        <w:t>K</w:t>
      </w:r>
      <w:r w:rsidRPr="009154C0">
        <w:rPr>
          <w:rFonts w:ascii="Times New Roman" w:hAnsi="Times New Roman" w:cs="Times New Roman"/>
          <w:i w:val="0"/>
          <w:sz w:val="18"/>
          <w:szCs w:val="18"/>
          <w:vertAlign w:val="subscript"/>
        </w:rPr>
        <w:t>d</w:t>
      </w:r>
      <w:proofErr w:type="gramEnd"/>
      <w:r w:rsidRPr="009154C0">
        <w:rPr>
          <w:rFonts w:ascii="Times New Roman" w:hAnsi="Times New Roman" w:cs="Times New Roman"/>
          <w:i w:val="0"/>
          <w:sz w:val="18"/>
          <w:szCs w:val="18"/>
        </w:rPr>
        <w:t xml:space="preserve"> values for flavonoid binding were determined with </w:t>
      </w:r>
      <w:proofErr w:type="spellStart"/>
      <w:r w:rsidRPr="009154C0">
        <w:rPr>
          <w:rFonts w:ascii="Times New Roman" w:hAnsi="Times New Roman" w:cs="Times New Roman"/>
          <w:i w:val="0"/>
          <w:sz w:val="18"/>
          <w:szCs w:val="18"/>
        </w:rPr>
        <w:t>NMRViewJ</w:t>
      </w:r>
      <w:proofErr w:type="spellEnd"/>
      <w:r w:rsidRPr="009154C0">
        <w:rPr>
          <w:rFonts w:ascii="Times New Roman" w:hAnsi="Times New Roman" w:cs="Times New Roman"/>
          <w:i w:val="0"/>
          <w:sz w:val="18"/>
          <w:szCs w:val="18"/>
        </w:rPr>
        <w:t xml:space="preserve"> </w:t>
      </w:r>
      <w:r w:rsidRPr="009154C0">
        <w:rPr>
          <w:rFonts w:ascii="Times New Roman" w:hAnsi="Times New Roman" w:cs="Times New Roman"/>
          <w:i w:val="0"/>
          <w:sz w:val="18"/>
          <w:szCs w:val="18"/>
        </w:rPr>
        <w:fldChar w:fldCharType="begin"/>
      </w:r>
      <w:r w:rsidRPr="009154C0">
        <w:rPr>
          <w:rFonts w:ascii="Times New Roman" w:hAnsi="Times New Roman" w:cs="Times New Roman"/>
          <w:i w:val="0"/>
          <w:sz w:val="18"/>
          <w:szCs w:val="18"/>
        </w:rPr>
        <w:instrText>ADDIN RW.CITE{{918 Johnson,B.A. 1994}}</w:instrText>
      </w:r>
      <w:r w:rsidRPr="009154C0">
        <w:rPr>
          <w:rFonts w:ascii="Times New Roman" w:hAnsi="Times New Roman" w:cs="Times New Roman"/>
          <w:i w:val="0"/>
          <w:sz w:val="18"/>
          <w:szCs w:val="18"/>
        </w:rPr>
        <w:fldChar w:fldCharType="separate"/>
      </w:r>
      <w:r w:rsidR="00BB07C8">
        <w:rPr>
          <w:rFonts w:ascii="Times New Roman" w:hAnsi="Times New Roman" w:cs="Times New Roman"/>
          <w:i w:val="0"/>
          <w:sz w:val="18"/>
          <w:szCs w:val="18"/>
        </w:rPr>
        <w:t>[89</w:t>
      </w:r>
      <w:r w:rsidR="00BB07C8" w:rsidRPr="00BB07C8">
        <w:rPr>
          <w:rFonts w:ascii="Times New Roman" w:hAnsi="Times New Roman" w:cs="Times New Roman"/>
          <w:i w:val="0"/>
          <w:sz w:val="18"/>
          <w:szCs w:val="18"/>
        </w:rPr>
        <w:t>]</w:t>
      </w:r>
      <w:r w:rsidRPr="009154C0">
        <w:rPr>
          <w:rFonts w:ascii="Times New Roman" w:hAnsi="Times New Roman" w:cs="Times New Roman"/>
          <w:i w:val="0"/>
          <w:sz w:val="18"/>
          <w:szCs w:val="18"/>
        </w:rPr>
        <w:fldChar w:fldCharType="end"/>
      </w:r>
      <w:r w:rsidRPr="009154C0">
        <w:rPr>
          <w:rFonts w:ascii="Times New Roman" w:hAnsi="Times New Roman" w:cs="Times New Roman"/>
          <w:i w:val="0"/>
          <w:sz w:val="18"/>
          <w:szCs w:val="18"/>
        </w:rPr>
        <w:t xml:space="preserve">. </w:t>
      </w:r>
    </w:p>
    <w:p w:rsidR="009154C0" w:rsidRPr="009154C0" w:rsidRDefault="009154C0" w:rsidP="00C7164C">
      <w:pPr>
        <w:spacing w:after="120" w:line="240" w:lineRule="auto"/>
        <w:rPr>
          <w:rFonts w:ascii="Times New Roman" w:hAnsi="Times New Roman" w:cs="Times New Roman"/>
          <w:sz w:val="18"/>
          <w:szCs w:val="18"/>
        </w:rPr>
      </w:pPr>
      <w:proofErr w:type="spellStart"/>
      <w:r w:rsidRPr="009154C0">
        <w:rPr>
          <w:rFonts w:ascii="Times New Roman" w:hAnsi="Times New Roman" w:cs="Times New Roman"/>
          <w:sz w:val="18"/>
          <w:szCs w:val="18"/>
        </w:rPr>
        <w:t>n.a</w:t>
      </w:r>
      <w:proofErr w:type="spellEnd"/>
      <w:r w:rsidRPr="009154C0">
        <w:rPr>
          <w:rFonts w:ascii="Times New Roman" w:hAnsi="Times New Roman" w:cs="Times New Roman"/>
          <w:sz w:val="18"/>
          <w:szCs w:val="18"/>
        </w:rPr>
        <w:t>.</w:t>
      </w:r>
      <w:r>
        <w:rPr>
          <w:rFonts w:ascii="Times New Roman" w:hAnsi="Times New Roman" w:cs="Times New Roman"/>
          <w:sz w:val="18"/>
          <w:szCs w:val="18"/>
        </w:rPr>
        <w:t xml:space="preserve">: Data could not be analysed. </w:t>
      </w:r>
      <w:r w:rsidRPr="009154C0">
        <w:rPr>
          <w:rFonts w:ascii="Times New Roman" w:hAnsi="Times New Roman" w:cs="Times New Roman"/>
          <w:sz w:val="18"/>
          <w:szCs w:val="18"/>
        </w:rPr>
        <w:t xml:space="preserve">Int. Ex.: Intermediate exchange </w:t>
      </w:r>
      <w:bookmarkStart w:id="0" w:name="_GoBack"/>
      <w:bookmarkEnd w:id="0"/>
    </w:p>
    <w:tbl>
      <w:tblPr>
        <w:tblStyle w:val="Tabellenraster"/>
        <w:tblW w:w="9288" w:type="dxa"/>
        <w:tblLook w:val="04A0" w:firstRow="1" w:lastRow="0" w:firstColumn="1" w:lastColumn="0" w:noHBand="0" w:noVBand="1"/>
      </w:tblPr>
      <w:tblGrid>
        <w:gridCol w:w="805"/>
        <w:gridCol w:w="140"/>
        <w:gridCol w:w="903"/>
        <w:gridCol w:w="132"/>
        <w:gridCol w:w="669"/>
        <w:gridCol w:w="132"/>
        <w:gridCol w:w="813"/>
        <w:gridCol w:w="90"/>
        <w:gridCol w:w="796"/>
        <w:gridCol w:w="59"/>
        <w:gridCol w:w="945"/>
        <w:gridCol w:w="90"/>
        <w:gridCol w:w="204"/>
        <w:gridCol w:w="522"/>
        <w:gridCol w:w="59"/>
        <w:gridCol w:w="894"/>
        <w:gridCol w:w="935"/>
        <w:gridCol w:w="1100"/>
      </w:tblGrid>
      <w:tr w:rsidR="009154C0" w:rsidRPr="009154C0" w:rsidTr="00A7706F">
        <w:tc>
          <w:tcPr>
            <w:tcW w:w="184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b/>
                <w:sz w:val="16"/>
                <w:szCs w:val="16"/>
              </w:rPr>
              <w:t>Flavone</w:t>
            </w:r>
          </w:p>
        </w:tc>
        <w:tc>
          <w:tcPr>
            <w:tcW w:w="174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b/>
                <w:sz w:val="16"/>
                <w:szCs w:val="16"/>
              </w:rPr>
              <w:t>Naringenine</w:t>
            </w:r>
            <w:proofErr w:type="spellEnd"/>
          </w:p>
        </w:tc>
        <w:tc>
          <w:tcPr>
            <w:tcW w:w="189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b/>
                <w:sz w:val="16"/>
                <w:szCs w:val="16"/>
              </w:rPr>
              <w:t>Fisetin</w:t>
            </w:r>
            <w:proofErr w:type="spellEnd"/>
          </w:p>
        </w:tc>
        <w:tc>
          <w:tcPr>
            <w:tcW w:w="1769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b/>
                <w:sz w:val="16"/>
                <w:szCs w:val="16"/>
              </w:rPr>
              <w:t>Quercetin</w:t>
            </w:r>
          </w:p>
        </w:tc>
        <w:tc>
          <w:tcPr>
            <w:tcW w:w="203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b/>
                <w:sz w:val="16"/>
                <w:szCs w:val="16"/>
              </w:rPr>
              <w:t>Myricetin</w:t>
            </w:r>
            <w:proofErr w:type="spellEnd"/>
          </w:p>
        </w:tc>
      </w:tr>
      <w:tr w:rsidR="009154C0" w:rsidRPr="009154C0" w:rsidTr="00A7706F">
        <w:tc>
          <w:tcPr>
            <w:tcW w:w="8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esidue</w:t>
            </w:r>
          </w:p>
        </w:tc>
        <w:tc>
          <w:tcPr>
            <w:tcW w:w="1043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K</w:t>
            </w:r>
            <w:r w:rsidRPr="009154C0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d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µ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)</w:t>
            </w:r>
          </w:p>
        </w:tc>
        <w:tc>
          <w:tcPr>
            <w:tcW w:w="801" w:type="dxa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esidue</w:t>
            </w:r>
          </w:p>
        </w:tc>
        <w:tc>
          <w:tcPr>
            <w:tcW w:w="9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K</w:t>
            </w:r>
            <w:r w:rsidRPr="009154C0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d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µ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)</w:t>
            </w:r>
          </w:p>
        </w:tc>
        <w:tc>
          <w:tcPr>
            <w:tcW w:w="945" w:type="dxa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esidue</w:t>
            </w:r>
          </w:p>
        </w:tc>
        <w:tc>
          <w:tcPr>
            <w:tcW w:w="945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K</w:t>
            </w:r>
            <w:r w:rsidRPr="009154C0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d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µ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)</w:t>
            </w:r>
          </w:p>
        </w:tc>
        <w:tc>
          <w:tcPr>
            <w:tcW w:w="816" w:type="dxa"/>
            <w:gridSpan w:val="3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esidue</w:t>
            </w:r>
          </w:p>
        </w:tc>
        <w:tc>
          <w:tcPr>
            <w:tcW w:w="95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K</w:t>
            </w:r>
            <w:r w:rsidRPr="009154C0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d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µ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)</w:t>
            </w:r>
          </w:p>
        </w:tc>
        <w:tc>
          <w:tcPr>
            <w:tcW w:w="9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esidue</w:t>
            </w: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K</w:t>
            </w:r>
            <w:r w:rsidRPr="009154C0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d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µ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)</w:t>
            </w:r>
          </w:p>
        </w:tc>
      </w:tr>
      <w:tr w:rsidR="009154C0" w:rsidRPr="009154C0" w:rsidTr="00A7706F">
        <w:tc>
          <w:tcPr>
            <w:tcW w:w="80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6</w:t>
            </w:r>
          </w:p>
        </w:tc>
        <w:tc>
          <w:tcPr>
            <w:tcW w:w="1043" w:type="dxa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801" w:type="dxa"/>
            <w:gridSpan w:val="2"/>
            <w:tcBorders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0</w:t>
            </w:r>
          </w:p>
        </w:tc>
        <w:tc>
          <w:tcPr>
            <w:tcW w:w="945" w:type="dxa"/>
            <w:gridSpan w:val="2"/>
            <w:tcBorders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11.5±3.2</w:t>
            </w:r>
          </w:p>
        </w:tc>
        <w:tc>
          <w:tcPr>
            <w:tcW w:w="945" w:type="dxa"/>
            <w:gridSpan w:val="3"/>
            <w:tcBorders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0</w:t>
            </w:r>
          </w:p>
        </w:tc>
        <w:tc>
          <w:tcPr>
            <w:tcW w:w="945" w:type="dxa"/>
            <w:tcBorders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36.8±7.1</w:t>
            </w:r>
          </w:p>
        </w:tc>
        <w:tc>
          <w:tcPr>
            <w:tcW w:w="816" w:type="dxa"/>
            <w:gridSpan w:val="3"/>
            <w:tcBorders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0</w:t>
            </w:r>
          </w:p>
        </w:tc>
        <w:tc>
          <w:tcPr>
            <w:tcW w:w="953" w:type="dxa"/>
            <w:gridSpan w:val="2"/>
            <w:tcBorders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36.8±7.1</w:t>
            </w:r>
          </w:p>
        </w:tc>
        <w:tc>
          <w:tcPr>
            <w:tcW w:w="935" w:type="dxa"/>
            <w:tcBorders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0</w:t>
            </w:r>
          </w:p>
        </w:tc>
        <w:tc>
          <w:tcPr>
            <w:tcW w:w="1100" w:type="dxa"/>
            <w:tcBorders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7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140.3±41.6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A15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7.3±4.0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S11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18.6±7.6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15</w:t>
            </w: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.1±8.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1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1.6±5.5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0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118.5±5.6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F22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80.3±20.6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A15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28.6±2.6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89</w:t>
            </w: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.6±3.6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2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A15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19.0±4.9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G26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G26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15</w:t>
            </w: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.6±4.3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3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L24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65.1±7.9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F64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10.4±4.2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89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7.4±3.8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K137</w:t>
            </w: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S3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26.9±13.3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26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4.4±11.3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68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9.3±0.9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91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.8±5.7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138</w:t>
            </w: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7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Int. Ex. 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27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7.9±13.8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70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5±5.1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102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8.2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±3.7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G140</w:t>
            </w: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Y81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Int. Ex. 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F30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Y83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12.0±5.3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15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.4±6.7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R145</w:t>
            </w: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9.1±18.8</w:t>
            </w: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8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34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41.2±2.8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89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5±4.2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117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72.5±15.4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89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0±2.2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64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.9±1.1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102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9.5±8.5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136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6.1±3.8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1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89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1.6±3.6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15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0.7±8.6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37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.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136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 Ex.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102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.9±3.8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117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.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138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53.5±19.3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37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 Ex.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15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43.1±39.3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37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12.9±3.2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140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 Ex.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138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Int. Ex. 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117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60.5±11.8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138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2.6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±15.5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143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.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G140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128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.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140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L144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42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d</w:t>
            </w:r>
            <w:proofErr w:type="spellEnd"/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V133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47.2±8.4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141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145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48.0±8.6</w:t>
            </w:r>
          </w:p>
        </w:tc>
        <w:tc>
          <w:tcPr>
            <w:tcW w:w="816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L143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d</w:t>
            </w:r>
            <w:proofErr w:type="spellEnd"/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S136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42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d</w:t>
            </w:r>
            <w:proofErr w:type="spellEnd"/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6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145</w:t>
            </w: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138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L143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d</w:t>
            </w:r>
            <w:proofErr w:type="spellEnd"/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6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139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L144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6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141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142.5±38.0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145</w:t>
            </w: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d</w:t>
            </w:r>
            <w:proofErr w:type="spellEnd"/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6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9154C0" w:rsidRPr="009154C0" w:rsidTr="00A7706F">
        <w:tc>
          <w:tcPr>
            <w:tcW w:w="805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42</w:t>
            </w:r>
          </w:p>
        </w:tc>
        <w:tc>
          <w:tcPr>
            <w:tcW w:w="104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801" w:type="dxa"/>
            <w:gridSpan w:val="2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gridSpan w:val="3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16" w:type="dxa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3" w:type="dxa"/>
            <w:gridSpan w:val="2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35" w:type="dxa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0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9154C0" w:rsidRPr="009154C0" w:rsidTr="00A7706F">
        <w:tc>
          <w:tcPr>
            <w:tcW w:w="80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4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0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4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35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78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93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1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198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b/>
                <w:sz w:val="16"/>
                <w:szCs w:val="16"/>
              </w:rPr>
              <w:t>Q3OGlc</w:t>
            </w:r>
          </w:p>
        </w:tc>
        <w:tc>
          <w:tcPr>
            <w:tcW w:w="1704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b/>
                <w:sz w:val="16"/>
                <w:szCs w:val="16"/>
              </w:rPr>
              <w:t>Q3OGal</w:t>
            </w:r>
          </w:p>
        </w:tc>
        <w:tc>
          <w:tcPr>
            <w:tcW w:w="2094" w:type="dxa"/>
            <w:gridSpan w:val="5"/>
            <w:tcBorders>
              <w:top w:val="nil"/>
              <w:left w:val="nil"/>
              <w:bottom w:val="nil"/>
              <w:right w:val="nil"/>
            </w:tcBorders>
          </w:tcPr>
          <w:p w:rsidR="009154C0" w:rsidRPr="009154C0" w:rsidRDefault="009154C0" w:rsidP="00A7706F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b/>
                <w:sz w:val="16"/>
                <w:szCs w:val="16"/>
              </w:rPr>
              <w:t>Q3OS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esidue</w:t>
            </w:r>
          </w:p>
        </w:tc>
        <w:tc>
          <w:tcPr>
            <w:tcW w:w="1035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K</w:t>
            </w:r>
            <w:r w:rsidRPr="009154C0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d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µ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)</w:t>
            </w:r>
          </w:p>
        </w:tc>
        <w:tc>
          <w:tcPr>
            <w:tcW w:w="801" w:type="dxa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esidue</w:t>
            </w:r>
          </w:p>
        </w:tc>
        <w:tc>
          <w:tcPr>
            <w:tcW w:w="903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K</w:t>
            </w:r>
            <w:r w:rsidRPr="009154C0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d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µ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)</w:t>
            </w:r>
          </w:p>
        </w:tc>
        <w:tc>
          <w:tcPr>
            <w:tcW w:w="796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esidue</w:t>
            </w:r>
          </w:p>
        </w:tc>
        <w:tc>
          <w:tcPr>
            <w:tcW w:w="1298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K</w:t>
            </w:r>
            <w:r w:rsidRPr="009154C0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d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Pr="009154C0">
              <w:rPr>
                <w:rFonts w:ascii="Times New Roman" w:hAnsi="Times New Roman" w:cs="Times New Roman"/>
                <w:i/>
                <w:sz w:val="16"/>
                <w:szCs w:val="16"/>
              </w:rPr>
              <w:t>µ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M)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10</w:t>
            </w:r>
          </w:p>
        </w:tc>
        <w:tc>
          <w:tcPr>
            <w:tcW w:w="1035" w:type="dxa"/>
            <w:gridSpan w:val="2"/>
            <w:tcBorders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357.3</w:t>
            </w: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±24.0</w:t>
            </w:r>
          </w:p>
        </w:tc>
        <w:tc>
          <w:tcPr>
            <w:tcW w:w="801" w:type="dxa"/>
            <w:gridSpan w:val="2"/>
            <w:tcBorders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22</w:t>
            </w:r>
          </w:p>
        </w:tc>
        <w:tc>
          <w:tcPr>
            <w:tcW w:w="903" w:type="dxa"/>
            <w:gridSpan w:val="2"/>
            <w:tcBorders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 Ex.</w:t>
            </w:r>
          </w:p>
        </w:tc>
        <w:tc>
          <w:tcPr>
            <w:tcW w:w="796" w:type="dxa"/>
            <w:tcBorders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22</w:t>
            </w:r>
          </w:p>
        </w:tc>
        <w:tc>
          <w:tcPr>
            <w:tcW w:w="1298" w:type="dxa"/>
            <w:gridSpan w:val="4"/>
            <w:tcBorders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26</w:t>
            </w: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59.2±5.6</w:t>
            </w: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23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L29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89</w:t>
            </w: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85.0±30.2</w:t>
            </w: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26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 Ex.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38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37</w:t>
            </w: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 Ex.</w:t>
            </w: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K54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K55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138</w:t>
            </w: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F64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Int. Ex. 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70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G140</w:t>
            </w: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R70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73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T142</w:t>
            </w: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252.1±42.0</w:t>
            </w: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E73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V74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92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N82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93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 Ex.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84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136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 Ex.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V85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37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15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138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Y120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G140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Int. Ex. 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K137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141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Int. Ex.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E138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T142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G140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L144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 xml:space="preserve">Int. Ex. </w:t>
            </w:r>
          </w:p>
        </w:tc>
        <w:tc>
          <w:tcPr>
            <w:tcW w:w="796" w:type="dxa"/>
            <w:tcBorders>
              <w:top w:val="nil"/>
              <w:bottom w:val="nil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L144</w:t>
            </w:r>
          </w:p>
        </w:tc>
        <w:tc>
          <w:tcPr>
            <w:tcW w:w="1298" w:type="dxa"/>
            <w:gridSpan w:val="4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Int./Slow Ex.</w:t>
            </w:r>
          </w:p>
        </w:tc>
      </w:tr>
      <w:tr w:rsidR="009154C0" w:rsidRPr="009154C0" w:rsidTr="00A7706F">
        <w:trPr>
          <w:gridAfter w:val="5"/>
          <w:wAfter w:w="3510" w:type="dxa"/>
        </w:trPr>
        <w:tc>
          <w:tcPr>
            <w:tcW w:w="945" w:type="dxa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35" w:type="dxa"/>
            <w:gridSpan w:val="2"/>
            <w:tcBorders>
              <w:top w:val="nil"/>
              <w:left w:val="nil"/>
              <w:bottom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801" w:type="dxa"/>
            <w:gridSpan w:val="2"/>
            <w:tcBorders>
              <w:top w:val="nil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V147</w:t>
            </w:r>
          </w:p>
        </w:tc>
        <w:tc>
          <w:tcPr>
            <w:tcW w:w="903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n.a</w:t>
            </w:r>
            <w:proofErr w:type="spellEnd"/>
            <w:r w:rsidRPr="009154C0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79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98" w:type="dxa"/>
            <w:gridSpan w:val="4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:rsidR="009154C0" w:rsidRPr="009154C0" w:rsidRDefault="009154C0" w:rsidP="00A7706F">
            <w:pPr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:rsidR="009154C0" w:rsidRPr="009154C0" w:rsidRDefault="009154C0" w:rsidP="003A2593">
      <w:pPr>
        <w:rPr>
          <w:rFonts w:ascii="Times New Roman" w:hAnsi="Times New Roman" w:cs="Times New Roman"/>
          <w:sz w:val="18"/>
          <w:szCs w:val="18"/>
        </w:rPr>
      </w:pPr>
    </w:p>
    <w:sectPr w:rsidR="009154C0" w:rsidRPr="009154C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roid Sans Fallback">
    <w:panose1 w:val="00000000000000000000"/>
    <w:charset w:val="00"/>
    <w:family w:val="roman"/>
    <w:notTrueType/>
    <w:pitch w:val="default"/>
  </w:font>
  <w:font w:name="FreeSans">
    <w:altName w:val="Times New Roman"/>
    <w:panose1 w:val="00000000000000000000"/>
    <w:charset w:val="00"/>
    <w:family w:val="roman"/>
    <w:notTrueType/>
    <w:pitch w:val="default"/>
  </w:font>
  <w:font w:name="Liberation Serif">
    <w:altName w:val="Times New Roman"/>
    <w:charset w:val="01"/>
    <w:family w:val="roman"/>
    <w:pitch w:val="variable"/>
  </w:font>
  <w:font w:name="DejaVu Sans">
    <w:panose1 w:val="020B0603030804020204"/>
    <w:charset w:val="00"/>
    <w:family w:val="swiss"/>
    <w:pitch w:val="variable"/>
    <w:sig w:usb0="E7002EFF" w:usb1="D200FDFF" w:usb2="0A24602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F7167B2"/>
    <w:multiLevelType w:val="hybridMultilevel"/>
    <w:tmpl w:val="C24C5584"/>
    <w:lvl w:ilvl="0" w:tplc="BF3293AC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ACD24C0"/>
    <w:multiLevelType w:val="hybridMultilevel"/>
    <w:tmpl w:val="45E0FC70"/>
    <w:lvl w:ilvl="0" w:tplc="7B9C8C64">
      <w:start w:val="1"/>
      <w:numFmt w:val="decimal"/>
      <w:lvlText w:val="(%1)"/>
      <w:lvlJc w:val="left"/>
      <w:pPr>
        <w:ind w:left="717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37" w:hanging="360"/>
      </w:pPr>
    </w:lvl>
    <w:lvl w:ilvl="2" w:tplc="0407001B">
      <w:start w:val="1"/>
      <w:numFmt w:val="lowerRoman"/>
      <w:lvlText w:val="%3."/>
      <w:lvlJc w:val="right"/>
      <w:pPr>
        <w:ind w:left="2157" w:hanging="180"/>
      </w:pPr>
    </w:lvl>
    <w:lvl w:ilvl="3" w:tplc="0407000F" w:tentative="1">
      <w:start w:val="1"/>
      <w:numFmt w:val="decimal"/>
      <w:lvlText w:val="%4."/>
      <w:lvlJc w:val="left"/>
      <w:pPr>
        <w:ind w:left="2877" w:hanging="360"/>
      </w:pPr>
    </w:lvl>
    <w:lvl w:ilvl="4" w:tplc="04070019" w:tentative="1">
      <w:start w:val="1"/>
      <w:numFmt w:val="lowerLetter"/>
      <w:lvlText w:val="%5."/>
      <w:lvlJc w:val="left"/>
      <w:pPr>
        <w:ind w:left="3597" w:hanging="360"/>
      </w:pPr>
    </w:lvl>
    <w:lvl w:ilvl="5" w:tplc="0407001B" w:tentative="1">
      <w:start w:val="1"/>
      <w:numFmt w:val="lowerRoman"/>
      <w:lvlText w:val="%6."/>
      <w:lvlJc w:val="right"/>
      <w:pPr>
        <w:ind w:left="4317" w:hanging="180"/>
      </w:pPr>
    </w:lvl>
    <w:lvl w:ilvl="6" w:tplc="0407000F" w:tentative="1">
      <w:start w:val="1"/>
      <w:numFmt w:val="decimal"/>
      <w:lvlText w:val="%7."/>
      <w:lvlJc w:val="left"/>
      <w:pPr>
        <w:ind w:left="5037" w:hanging="360"/>
      </w:pPr>
    </w:lvl>
    <w:lvl w:ilvl="7" w:tplc="04070019" w:tentative="1">
      <w:start w:val="1"/>
      <w:numFmt w:val="lowerLetter"/>
      <w:lvlText w:val="%8."/>
      <w:lvlJc w:val="left"/>
      <w:pPr>
        <w:ind w:left="5757" w:hanging="360"/>
      </w:pPr>
    </w:lvl>
    <w:lvl w:ilvl="8" w:tplc="0407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2">
    <w:nsid w:val="64DD3804"/>
    <w:multiLevelType w:val="hybridMultilevel"/>
    <w:tmpl w:val="114CF3A2"/>
    <w:lvl w:ilvl="0" w:tplc="E118F524">
      <w:start w:val="1"/>
      <w:numFmt w:val="decimal"/>
      <w:lvlText w:val="(%1)"/>
      <w:lvlJc w:val="left"/>
      <w:pPr>
        <w:ind w:left="1077" w:hanging="360"/>
      </w:pPr>
      <w:rPr>
        <w:rFonts w:ascii="Cambria Math" w:hAnsi="Cambria Math" w:hint="default"/>
      </w:rPr>
    </w:lvl>
    <w:lvl w:ilvl="1" w:tplc="04070019" w:tentative="1">
      <w:start w:val="1"/>
      <w:numFmt w:val="lowerLetter"/>
      <w:lvlText w:val="%2."/>
      <w:lvlJc w:val="left"/>
      <w:pPr>
        <w:ind w:left="1797" w:hanging="360"/>
      </w:pPr>
    </w:lvl>
    <w:lvl w:ilvl="2" w:tplc="0407001B" w:tentative="1">
      <w:start w:val="1"/>
      <w:numFmt w:val="lowerRoman"/>
      <w:lvlText w:val="%3."/>
      <w:lvlJc w:val="right"/>
      <w:pPr>
        <w:ind w:left="2517" w:hanging="180"/>
      </w:pPr>
    </w:lvl>
    <w:lvl w:ilvl="3" w:tplc="0407000F" w:tentative="1">
      <w:start w:val="1"/>
      <w:numFmt w:val="decimal"/>
      <w:lvlText w:val="%4."/>
      <w:lvlJc w:val="left"/>
      <w:pPr>
        <w:ind w:left="3237" w:hanging="360"/>
      </w:pPr>
    </w:lvl>
    <w:lvl w:ilvl="4" w:tplc="04070019" w:tentative="1">
      <w:start w:val="1"/>
      <w:numFmt w:val="lowerLetter"/>
      <w:lvlText w:val="%5."/>
      <w:lvlJc w:val="left"/>
      <w:pPr>
        <w:ind w:left="3957" w:hanging="360"/>
      </w:pPr>
    </w:lvl>
    <w:lvl w:ilvl="5" w:tplc="0407001B" w:tentative="1">
      <w:start w:val="1"/>
      <w:numFmt w:val="lowerRoman"/>
      <w:lvlText w:val="%6."/>
      <w:lvlJc w:val="right"/>
      <w:pPr>
        <w:ind w:left="4677" w:hanging="180"/>
      </w:pPr>
    </w:lvl>
    <w:lvl w:ilvl="6" w:tplc="0407000F" w:tentative="1">
      <w:start w:val="1"/>
      <w:numFmt w:val="decimal"/>
      <w:lvlText w:val="%7."/>
      <w:lvlJc w:val="left"/>
      <w:pPr>
        <w:ind w:left="5397" w:hanging="360"/>
      </w:pPr>
    </w:lvl>
    <w:lvl w:ilvl="7" w:tplc="04070019" w:tentative="1">
      <w:start w:val="1"/>
      <w:numFmt w:val="lowerLetter"/>
      <w:lvlText w:val="%8."/>
      <w:lvlJc w:val="left"/>
      <w:pPr>
        <w:ind w:left="6117" w:hanging="360"/>
      </w:pPr>
    </w:lvl>
    <w:lvl w:ilvl="8" w:tplc="0407001B" w:tentative="1">
      <w:start w:val="1"/>
      <w:numFmt w:val="lowerRoman"/>
      <w:lvlText w:val="%9."/>
      <w:lvlJc w:val="right"/>
      <w:pPr>
        <w:ind w:left="6837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154C0"/>
    <w:rsid w:val="0001010A"/>
    <w:rsid w:val="00011ED6"/>
    <w:rsid w:val="000128D3"/>
    <w:rsid w:val="000156A5"/>
    <w:rsid w:val="00016DC1"/>
    <w:rsid w:val="000217AA"/>
    <w:rsid w:val="00022653"/>
    <w:rsid w:val="00022856"/>
    <w:rsid w:val="00022B93"/>
    <w:rsid w:val="000248B9"/>
    <w:rsid w:val="00026D3F"/>
    <w:rsid w:val="0003046D"/>
    <w:rsid w:val="00032F4F"/>
    <w:rsid w:val="00034090"/>
    <w:rsid w:val="0003600B"/>
    <w:rsid w:val="00040EF0"/>
    <w:rsid w:val="00043579"/>
    <w:rsid w:val="00045532"/>
    <w:rsid w:val="0004584A"/>
    <w:rsid w:val="00047922"/>
    <w:rsid w:val="00050635"/>
    <w:rsid w:val="00052034"/>
    <w:rsid w:val="00053C51"/>
    <w:rsid w:val="00054447"/>
    <w:rsid w:val="00056D64"/>
    <w:rsid w:val="00056EB2"/>
    <w:rsid w:val="00057050"/>
    <w:rsid w:val="00060051"/>
    <w:rsid w:val="000616E4"/>
    <w:rsid w:val="00062984"/>
    <w:rsid w:val="00063EA3"/>
    <w:rsid w:val="0006601C"/>
    <w:rsid w:val="000747A1"/>
    <w:rsid w:val="000769FC"/>
    <w:rsid w:val="00080E41"/>
    <w:rsid w:val="00082B84"/>
    <w:rsid w:val="00083A5C"/>
    <w:rsid w:val="000874D5"/>
    <w:rsid w:val="000876CE"/>
    <w:rsid w:val="00087C35"/>
    <w:rsid w:val="00087DCF"/>
    <w:rsid w:val="000929FD"/>
    <w:rsid w:val="00092DEE"/>
    <w:rsid w:val="00093509"/>
    <w:rsid w:val="00094C64"/>
    <w:rsid w:val="000A01A5"/>
    <w:rsid w:val="000A03D9"/>
    <w:rsid w:val="000A0CCB"/>
    <w:rsid w:val="000A3AC2"/>
    <w:rsid w:val="000A3E66"/>
    <w:rsid w:val="000A4953"/>
    <w:rsid w:val="000A4DD1"/>
    <w:rsid w:val="000A62A5"/>
    <w:rsid w:val="000A7CFC"/>
    <w:rsid w:val="000B3865"/>
    <w:rsid w:val="000B5F1D"/>
    <w:rsid w:val="000C0FA7"/>
    <w:rsid w:val="000C1439"/>
    <w:rsid w:val="000C1663"/>
    <w:rsid w:val="000C7FC0"/>
    <w:rsid w:val="000D7B6A"/>
    <w:rsid w:val="000E33D6"/>
    <w:rsid w:val="000E4C1D"/>
    <w:rsid w:val="000E697C"/>
    <w:rsid w:val="000E7779"/>
    <w:rsid w:val="000F255A"/>
    <w:rsid w:val="000F4765"/>
    <w:rsid w:val="000F487E"/>
    <w:rsid w:val="000F4C59"/>
    <w:rsid w:val="000F5E4F"/>
    <w:rsid w:val="000F6049"/>
    <w:rsid w:val="000F707F"/>
    <w:rsid w:val="000F757F"/>
    <w:rsid w:val="00100087"/>
    <w:rsid w:val="00102BDC"/>
    <w:rsid w:val="0011006E"/>
    <w:rsid w:val="00112826"/>
    <w:rsid w:val="00112D1E"/>
    <w:rsid w:val="001143D7"/>
    <w:rsid w:val="00120197"/>
    <w:rsid w:val="00125597"/>
    <w:rsid w:val="00136B1B"/>
    <w:rsid w:val="00141829"/>
    <w:rsid w:val="0014273F"/>
    <w:rsid w:val="00143B02"/>
    <w:rsid w:val="001440FA"/>
    <w:rsid w:val="001444FB"/>
    <w:rsid w:val="001459EB"/>
    <w:rsid w:val="001459FC"/>
    <w:rsid w:val="001508B5"/>
    <w:rsid w:val="00151915"/>
    <w:rsid w:val="00151D4B"/>
    <w:rsid w:val="00155846"/>
    <w:rsid w:val="0015714E"/>
    <w:rsid w:val="0016009A"/>
    <w:rsid w:val="00162EE1"/>
    <w:rsid w:val="00162FB0"/>
    <w:rsid w:val="00163A58"/>
    <w:rsid w:val="001652E8"/>
    <w:rsid w:val="00166A3F"/>
    <w:rsid w:val="001714FD"/>
    <w:rsid w:val="00173449"/>
    <w:rsid w:val="001756A6"/>
    <w:rsid w:val="00177651"/>
    <w:rsid w:val="001776F5"/>
    <w:rsid w:val="001804B9"/>
    <w:rsid w:val="00180E38"/>
    <w:rsid w:val="00182789"/>
    <w:rsid w:val="00187F90"/>
    <w:rsid w:val="00190840"/>
    <w:rsid w:val="00195FD5"/>
    <w:rsid w:val="00196764"/>
    <w:rsid w:val="00197DAD"/>
    <w:rsid w:val="001A33DA"/>
    <w:rsid w:val="001A4FDB"/>
    <w:rsid w:val="001A5376"/>
    <w:rsid w:val="001A5793"/>
    <w:rsid w:val="001A5A03"/>
    <w:rsid w:val="001A6E69"/>
    <w:rsid w:val="001B30F1"/>
    <w:rsid w:val="001B3E07"/>
    <w:rsid w:val="001B5E2B"/>
    <w:rsid w:val="001C036C"/>
    <w:rsid w:val="001C3358"/>
    <w:rsid w:val="001D178D"/>
    <w:rsid w:val="001D2B0B"/>
    <w:rsid w:val="001D2CF6"/>
    <w:rsid w:val="001D31D3"/>
    <w:rsid w:val="001D7983"/>
    <w:rsid w:val="001E2A54"/>
    <w:rsid w:val="001E33CA"/>
    <w:rsid w:val="001E35B4"/>
    <w:rsid w:val="001E4C27"/>
    <w:rsid w:val="001E7289"/>
    <w:rsid w:val="001F0163"/>
    <w:rsid w:val="001F663E"/>
    <w:rsid w:val="002043C0"/>
    <w:rsid w:val="002052F4"/>
    <w:rsid w:val="00205CB2"/>
    <w:rsid w:val="00206139"/>
    <w:rsid w:val="002175AD"/>
    <w:rsid w:val="00222806"/>
    <w:rsid w:val="002313A0"/>
    <w:rsid w:val="002320E3"/>
    <w:rsid w:val="00234474"/>
    <w:rsid w:val="00234845"/>
    <w:rsid w:val="00234D90"/>
    <w:rsid w:val="0023510D"/>
    <w:rsid w:val="002370AD"/>
    <w:rsid w:val="00240507"/>
    <w:rsid w:val="00243521"/>
    <w:rsid w:val="00247B8C"/>
    <w:rsid w:val="00256925"/>
    <w:rsid w:val="00260D0D"/>
    <w:rsid w:val="002622A2"/>
    <w:rsid w:val="002627DE"/>
    <w:rsid w:val="002634F1"/>
    <w:rsid w:val="0026372A"/>
    <w:rsid w:val="00265B4F"/>
    <w:rsid w:val="00265F27"/>
    <w:rsid w:val="00273D8C"/>
    <w:rsid w:val="00275BC4"/>
    <w:rsid w:val="00276A32"/>
    <w:rsid w:val="00280855"/>
    <w:rsid w:val="00285166"/>
    <w:rsid w:val="002867FE"/>
    <w:rsid w:val="002903AF"/>
    <w:rsid w:val="00291DEA"/>
    <w:rsid w:val="00293338"/>
    <w:rsid w:val="00293D48"/>
    <w:rsid w:val="002942C6"/>
    <w:rsid w:val="002967AE"/>
    <w:rsid w:val="00296904"/>
    <w:rsid w:val="00297021"/>
    <w:rsid w:val="002A1224"/>
    <w:rsid w:val="002A1371"/>
    <w:rsid w:val="002B0AF9"/>
    <w:rsid w:val="002B5D60"/>
    <w:rsid w:val="002B6171"/>
    <w:rsid w:val="002B624C"/>
    <w:rsid w:val="002C130D"/>
    <w:rsid w:val="002C1B72"/>
    <w:rsid w:val="002C2C66"/>
    <w:rsid w:val="002C3583"/>
    <w:rsid w:val="002C7AEB"/>
    <w:rsid w:val="002D48A2"/>
    <w:rsid w:val="002D5589"/>
    <w:rsid w:val="002D5D90"/>
    <w:rsid w:val="002D752C"/>
    <w:rsid w:val="002E0AC2"/>
    <w:rsid w:val="002E2FB7"/>
    <w:rsid w:val="002E4837"/>
    <w:rsid w:val="002E5451"/>
    <w:rsid w:val="002E5B54"/>
    <w:rsid w:val="002F1058"/>
    <w:rsid w:val="002F1136"/>
    <w:rsid w:val="002F4EB8"/>
    <w:rsid w:val="002F5D94"/>
    <w:rsid w:val="002F6549"/>
    <w:rsid w:val="00301642"/>
    <w:rsid w:val="003029B3"/>
    <w:rsid w:val="00302C5E"/>
    <w:rsid w:val="00303CE5"/>
    <w:rsid w:val="0030430E"/>
    <w:rsid w:val="003048E6"/>
    <w:rsid w:val="00306A91"/>
    <w:rsid w:val="00307418"/>
    <w:rsid w:val="00310965"/>
    <w:rsid w:val="00310A6F"/>
    <w:rsid w:val="00311ED7"/>
    <w:rsid w:val="00313CBA"/>
    <w:rsid w:val="00314AB9"/>
    <w:rsid w:val="003156F1"/>
    <w:rsid w:val="00316045"/>
    <w:rsid w:val="00323110"/>
    <w:rsid w:val="00324AA7"/>
    <w:rsid w:val="00324AF9"/>
    <w:rsid w:val="0032688A"/>
    <w:rsid w:val="00337643"/>
    <w:rsid w:val="003402D3"/>
    <w:rsid w:val="003403DD"/>
    <w:rsid w:val="00341797"/>
    <w:rsid w:val="00341B38"/>
    <w:rsid w:val="00353305"/>
    <w:rsid w:val="00354019"/>
    <w:rsid w:val="00354F95"/>
    <w:rsid w:val="00355E7A"/>
    <w:rsid w:val="00357A55"/>
    <w:rsid w:val="00357F12"/>
    <w:rsid w:val="00360789"/>
    <w:rsid w:val="00362B1B"/>
    <w:rsid w:val="00362C13"/>
    <w:rsid w:val="00364438"/>
    <w:rsid w:val="003665DA"/>
    <w:rsid w:val="00372632"/>
    <w:rsid w:val="00372D21"/>
    <w:rsid w:val="0037327F"/>
    <w:rsid w:val="0037341F"/>
    <w:rsid w:val="00373E09"/>
    <w:rsid w:val="0037429A"/>
    <w:rsid w:val="00375274"/>
    <w:rsid w:val="003759D9"/>
    <w:rsid w:val="00376D9F"/>
    <w:rsid w:val="00380759"/>
    <w:rsid w:val="0038122D"/>
    <w:rsid w:val="00384AE2"/>
    <w:rsid w:val="0038527A"/>
    <w:rsid w:val="00390E87"/>
    <w:rsid w:val="00393DAC"/>
    <w:rsid w:val="00393E25"/>
    <w:rsid w:val="0039523B"/>
    <w:rsid w:val="00395729"/>
    <w:rsid w:val="0039670B"/>
    <w:rsid w:val="00396AAD"/>
    <w:rsid w:val="003973C9"/>
    <w:rsid w:val="003A2593"/>
    <w:rsid w:val="003A415D"/>
    <w:rsid w:val="003A46D9"/>
    <w:rsid w:val="003A52C6"/>
    <w:rsid w:val="003A584B"/>
    <w:rsid w:val="003B047A"/>
    <w:rsid w:val="003B3ED2"/>
    <w:rsid w:val="003B6281"/>
    <w:rsid w:val="003C05E3"/>
    <w:rsid w:val="003C0AB8"/>
    <w:rsid w:val="003C0CCA"/>
    <w:rsid w:val="003C18A5"/>
    <w:rsid w:val="003C296C"/>
    <w:rsid w:val="003C298D"/>
    <w:rsid w:val="003C2C8A"/>
    <w:rsid w:val="003C45B8"/>
    <w:rsid w:val="003C4CBD"/>
    <w:rsid w:val="003C5168"/>
    <w:rsid w:val="003D0A82"/>
    <w:rsid w:val="003D15D2"/>
    <w:rsid w:val="003D6E54"/>
    <w:rsid w:val="003E0D55"/>
    <w:rsid w:val="003E0F70"/>
    <w:rsid w:val="003E2F5C"/>
    <w:rsid w:val="003E3362"/>
    <w:rsid w:val="003E5369"/>
    <w:rsid w:val="003F223B"/>
    <w:rsid w:val="003F39D0"/>
    <w:rsid w:val="003F6993"/>
    <w:rsid w:val="00400C39"/>
    <w:rsid w:val="00401130"/>
    <w:rsid w:val="00402123"/>
    <w:rsid w:val="00402E96"/>
    <w:rsid w:val="00404A36"/>
    <w:rsid w:val="0040747E"/>
    <w:rsid w:val="004108B8"/>
    <w:rsid w:val="00411A4F"/>
    <w:rsid w:val="00412C72"/>
    <w:rsid w:val="00412CE3"/>
    <w:rsid w:val="00416DC7"/>
    <w:rsid w:val="00417FC5"/>
    <w:rsid w:val="00420742"/>
    <w:rsid w:val="00422756"/>
    <w:rsid w:val="00422F46"/>
    <w:rsid w:val="00423986"/>
    <w:rsid w:val="004249B2"/>
    <w:rsid w:val="004279EE"/>
    <w:rsid w:val="004311D0"/>
    <w:rsid w:val="00431390"/>
    <w:rsid w:val="004329AD"/>
    <w:rsid w:val="00434B53"/>
    <w:rsid w:val="00434F1D"/>
    <w:rsid w:val="00440AC6"/>
    <w:rsid w:val="00441F53"/>
    <w:rsid w:val="00442AED"/>
    <w:rsid w:val="00444EB1"/>
    <w:rsid w:val="00445743"/>
    <w:rsid w:val="00450E67"/>
    <w:rsid w:val="004515CC"/>
    <w:rsid w:val="00452D16"/>
    <w:rsid w:val="00452E44"/>
    <w:rsid w:val="00457078"/>
    <w:rsid w:val="00462E0F"/>
    <w:rsid w:val="00465812"/>
    <w:rsid w:val="00467DB6"/>
    <w:rsid w:val="004702E7"/>
    <w:rsid w:val="004711E5"/>
    <w:rsid w:val="0047137D"/>
    <w:rsid w:val="00471FF9"/>
    <w:rsid w:val="004749D8"/>
    <w:rsid w:val="00475FC0"/>
    <w:rsid w:val="00476756"/>
    <w:rsid w:val="004803F9"/>
    <w:rsid w:val="00483265"/>
    <w:rsid w:val="0049146F"/>
    <w:rsid w:val="00491549"/>
    <w:rsid w:val="00493AD8"/>
    <w:rsid w:val="004A21F7"/>
    <w:rsid w:val="004A4A85"/>
    <w:rsid w:val="004A5BD3"/>
    <w:rsid w:val="004A71DC"/>
    <w:rsid w:val="004B0D9D"/>
    <w:rsid w:val="004B36F5"/>
    <w:rsid w:val="004B4350"/>
    <w:rsid w:val="004B5F84"/>
    <w:rsid w:val="004C48F5"/>
    <w:rsid w:val="004C609F"/>
    <w:rsid w:val="004D23D3"/>
    <w:rsid w:val="004D6722"/>
    <w:rsid w:val="004D6F15"/>
    <w:rsid w:val="004E239B"/>
    <w:rsid w:val="004E6EB9"/>
    <w:rsid w:val="004F769C"/>
    <w:rsid w:val="00500B8D"/>
    <w:rsid w:val="005042A5"/>
    <w:rsid w:val="005051BF"/>
    <w:rsid w:val="005053E6"/>
    <w:rsid w:val="00507D27"/>
    <w:rsid w:val="00510EC7"/>
    <w:rsid w:val="00513226"/>
    <w:rsid w:val="0051546C"/>
    <w:rsid w:val="00520576"/>
    <w:rsid w:val="00520C97"/>
    <w:rsid w:val="00524A3A"/>
    <w:rsid w:val="00525A87"/>
    <w:rsid w:val="005314C8"/>
    <w:rsid w:val="00532AEE"/>
    <w:rsid w:val="00536BF9"/>
    <w:rsid w:val="00541685"/>
    <w:rsid w:val="00542F08"/>
    <w:rsid w:val="00544028"/>
    <w:rsid w:val="00544346"/>
    <w:rsid w:val="005449AE"/>
    <w:rsid w:val="00546243"/>
    <w:rsid w:val="00546833"/>
    <w:rsid w:val="005469B3"/>
    <w:rsid w:val="005516A8"/>
    <w:rsid w:val="00554B8A"/>
    <w:rsid w:val="00554E26"/>
    <w:rsid w:val="00555E61"/>
    <w:rsid w:val="00556EF8"/>
    <w:rsid w:val="00560A91"/>
    <w:rsid w:val="005658BC"/>
    <w:rsid w:val="005713F5"/>
    <w:rsid w:val="0057196B"/>
    <w:rsid w:val="00571B96"/>
    <w:rsid w:val="00572A94"/>
    <w:rsid w:val="00573EFE"/>
    <w:rsid w:val="00574556"/>
    <w:rsid w:val="00574E4C"/>
    <w:rsid w:val="00575140"/>
    <w:rsid w:val="00575D2B"/>
    <w:rsid w:val="00576E3F"/>
    <w:rsid w:val="00577EF9"/>
    <w:rsid w:val="00580BE0"/>
    <w:rsid w:val="00580EE5"/>
    <w:rsid w:val="00581EFF"/>
    <w:rsid w:val="005824A0"/>
    <w:rsid w:val="00582C55"/>
    <w:rsid w:val="005846DC"/>
    <w:rsid w:val="00587FF6"/>
    <w:rsid w:val="00590130"/>
    <w:rsid w:val="00590A23"/>
    <w:rsid w:val="0059326A"/>
    <w:rsid w:val="00597B64"/>
    <w:rsid w:val="005A1995"/>
    <w:rsid w:val="005A1EEF"/>
    <w:rsid w:val="005A67C0"/>
    <w:rsid w:val="005A780F"/>
    <w:rsid w:val="005B032E"/>
    <w:rsid w:val="005B0ABA"/>
    <w:rsid w:val="005B0F74"/>
    <w:rsid w:val="005B2BCB"/>
    <w:rsid w:val="005B3671"/>
    <w:rsid w:val="005B55E5"/>
    <w:rsid w:val="005B6A4A"/>
    <w:rsid w:val="005C00E2"/>
    <w:rsid w:val="005C0FD1"/>
    <w:rsid w:val="005C3DF0"/>
    <w:rsid w:val="005D14CB"/>
    <w:rsid w:val="005D2237"/>
    <w:rsid w:val="005D322D"/>
    <w:rsid w:val="005D3A24"/>
    <w:rsid w:val="005D7446"/>
    <w:rsid w:val="005D7D49"/>
    <w:rsid w:val="005E1DA7"/>
    <w:rsid w:val="005E4376"/>
    <w:rsid w:val="005F0E9C"/>
    <w:rsid w:val="005F2C42"/>
    <w:rsid w:val="005F2D6A"/>
    <w:rsid w:val="005F6E29"/>
    <w:rsid w:val="00600511"/>
    <w:rsid w:val="006032FD"/>
    <w:rsid w:val="00606E62"/>
    <w:rsid w:val="00611140"/>
    <w:rsid w:val="00611E6B"/>
    <w:rsid w:val="00613A46"/>
    <w:rsid w:val="00616A8B"/>
    <w:rsid w:val="00620896"/>
    <w:rsid w:val="006236BD"/>
    <w:rsid w:val="006247E6"/>
    <w:rsid w:val="00624EC7"/>
    <w:rsid w:val="006343D3"/>
    <w:rsid w:val="0063555A"/>
    <w:rsid w:val="006359E7"/>
    <w:rsid w:val="00636953"/>
    <w:rsid w:val="00637B6E"/>
    <w:rsid w:val="0064579E"/>
    <w:rsid w:val="006465BD"/>
    <w:rsid w:val="00647D34"/>
    <w:rsid w:val="00653F2C"/>
    <w:rsid w:val="006560B3"/>
    <w:rsid w:val="0065692B"/>
    <w:rsid w:val="00657736"/>
    <w:rsid w:val="00657E43"/>
    <w:rsid w:val="00664569"/>
    <w:rsid w:val="006654BA"/>
    <w:rsid w:val="00665D1B"/>
    <w:rsid w:val="00666F36"/>
    <w:rsid w:val="0067520D"/>
    <w:rsid w:val="006765AF"/>
    <w:rsid w:val="0067693D"/>
    <w:rsid w:val="0068105C"/>
    <w:rsid w:val="006824C1"/>
    <w:rsid w:val="00682545"/>
    <w:rsid w:val="00682E16"/>
    <w:rsid w:val="00684FA6"/>
    <w:rsid w:val="006902E1"/>
    <w:rsid w:val="006934EE"/>
    <w:rsid w:val="00694140"/>
    <w:rsid w:val="00694B2C"/>
    <w:rsid w:val="006963C9"/>
    <w:rsid w:val="006A090E"/>
    <w:rsid w:val="006A0D2C"/>
    <w:rsid w:val="006A14AC"/>
    <w:rsid w:val="006A1CF9"/>
    <w:rsid w:val="006A3FA4"/>
    <w:rsid w:val="006A7D05"/>
    <w:rsid w:val="006B186A"/>
    <w:rsid w:val="006B3D67"/>
    <w:rsid w:val="006B5426"/>
    <w:rsid w:val="006B6782"/>
    <w:rsid w:val="006B7E06"/>
    <w:rsid w:val="006C04AC"/>
    <w:rsid w:val="006C134B"/>
    <w:rsid w:val="006C2DB7"/>
    <w:rsid w:val="006C6866"/>
    <w:rsid w:val="006C786A"/>
    <w:rsid w:val="006C7C07"/>
    <w:rsid w:val="006D383C"/>
    <w:rsid w:val="006D5A2D"/>
    <w:rsid w:val="006D5D8F"/>
    <w:rsid w:val="006D60D0"/>
    <w:rsid w:val="006D68F1"/>
    <w:rsid w:val="006D691B"/>
    <w:rsid w:val="006D7553"/>
    <w:rsid w:val="006E5FBD"/>
    <w:rsid w:val="006F1922"/>
    <w:rsid w:val="006F1E05"/>
    <w:rsid w:val="006F3D12"/>
    <w:rsid w:val="006F4F77"/>
    <w:rsid w:val="006F52F0"/>
    <w:rsid w:val="006F571B"/>
    <w:rsid w:val="006F6789"/>
    <w:rsid w:val="0070360C"/>
    <w:rsid w:val="00703AF8"/>
    <w:rsid w:val="007067B4"/>
    <w:rsid w:val="007139BE"/>
    <w:rsid w:val="00714083"/>
    <w:rsid w:val="00714340"/>
    <w:rsid w:val="007148D9"/>
    <w:rsid w:val="0071566E"/>
    <w:rsid w:val="007160CE"/>
    <w:rsid w:val="00716C19"/>
    <w:rsid w:val="007260FF"/>
    <w:rsid w:val="00726112"/>
    <w:rsid w:val="007278B6"/>
    <w:rsid w:val="00730A6E"/>
    <w:rsid w:val="00730B9D"/>
    <w:rsid w:val="0073645E"/>
    <w:rsid w:val="00736836"/>
    <w:rsid w:val="00742242"/>
    <w:rsid w:val="00742598"/>
    <w:rsid w:val="007442F7"/>
    <w:rsid w:val="007444DA"/>
    <w:rsid w:val="0074541A"/>
    <w:rsid w:val="007455F3"/>
    <w:rsid w:val="00745FE6"/>
    <w:rsid w:val="00746FCA"/>
    <w:rsid w:val="00750A33"/>
    <w:rsid w:val="00752B0A"/>
    <w:rsid w:val="00753900"/>
    <w:rsid w:val="007548F8"/>
    <w:rsid w:val="00755566"/>
    <w:rsid w:val="007567F1"/>
    <w:rsid w:val="00767209"/>
    <w:rsid w:val="0076780F"/>
    <w:rsid w:val="007703A6"/>
    <w:rsid w:val="00780954"/>
    <w:rsid w:val="0078183A"/>
    <w:rsid w:val="00783B54"/>
    <w:rsid w:val="00784AE5"/>
    <w:rsid w:val="00785BF3"/>
    <w:rsid w:val="00786AC9"/>
    <w:rsid w:val="00791B48"/>
    <w:rsid w:val="00792DAB"/>
    <w:rsid w:val="0079408E"/>
    <w:rsid w:val="00795CB9"/>
    <w:rsid w:val="00796002"/>
    <w:rsid w:val="007A296C"/>
    <w:rsid w:val="007A32D1"/>
    <w:rsid w:val="007A49DC"/>
    <w:rsid w:val="007A4A36"/>
    <w:rsid w:val="007A5E18"/>
    <w:rsid w:val="007B4FD6"/>
    <w:rsid w:val="007B62BC"/>
    <w:rsid w:val="007C161D"/>
    <w:rsid w:val="007C23DC"/>
    <w:rsid w:val="007C25C0"/>
    <w:rsid w:val="007C3B76"/>
    <w:rsid w:val="007C3C91"/>
    <w:rsid w:val="007C5827"/>
    <w:rsid w:val="007C78EE"/>
    <w:rsid w:val="007D06AD"/>
    <w:rsid w:val="007D1B3D"/>
    <w:rsid w:val="007D6121"/>
    <w:rsid w:val="007E030D"/>
    <w:rsid w:val="007E1885"/>
    <w:rsid w:val="007E22BE"/>
    <w:rsid w:val="007E36D5"/>
    <w:rsid w:val="007E61D8"/>
    <w:rsid w:val="007E7266"/>
    <w:rsid w:val="007F27E5"/>
    <w:rsid w:val="007F2999"/>
    <w:rsid w:val="007F2FD2"/>
    <w:rsid w:val="007F4740"/>
    <w:rsid w:val="007F53C0"/>
    <w:rsid w:val="007F542D"/>
    <w:rsid w:val="007F5FDA"/>
    <w:rsid w:val="007F7147"/>
    <w:rsid w:val="007F7D09"/>
    <w:rsid w:val="00800392"/>
    <w:rsid w:val="008049EA"/>
    <w:rsid w:val="00806C9B"/>
    <w:rsid w:val="00810E3E"/>
    <w:rsid w:val="008125E2"/>
    <w:rsid w:val="00822A3D"/>
    <w:rsid w:val="00823B97"/>
    <w:rsid w:val="00824DAB"/>
    <w:rsid w:val="00826FBA"/>
    <w:rsid w:val="00830181"/>
    <w:rsid w:val="008302BA"/>
    <w:rsid w:val="00830B89"/>
    <w:rsid w:val="00833D12"/>
    <w:rsid w:val="008341C1"/>
    <w:rsid w:val="0084009E"/>
    <w:rsid w:val="00842115"/>
    <w:rsid w:val="00842C2E"/>
    <w:rsid w:val="0084373B"/>
    <w:rsid w:val="0084639A"/>
    <w:rsid w:val="008467AE"/>
    <w:rsid w:val="008472F4"/>
    <w:rsid w:val="00850DBE"/>
    <w:rsid w:val="008538B5"/>
    <w:rsid w:val="00856591"/>
    <w:rsid w:val="00856DB3"/>
    <w:rsid w:val="00860790"/>
    <w:rsid w:val="0086277C"/>
    <w:rsid w:val="00864415"/>
    <w:rsid w:val="00864B0B"/>
    <w:rsid w:val="00866F3E"/>
    <w:rsid w:val="00867CAB"/>
    <w:rsid w:val="008755C6"/>
    <w:rsid w:val="00876A15"/>
    <w:rsid w:val="008821C6"/>
    <w:rsid w:val="00882C64"/>
    <w:rsid w:val="00884854"/>
    <w:rsid w:val="0088520F"/>
    <w:rsid w:val="008853FF"/>
    <w:rsid w:val="008857AD"/>
    <w:rsid w:val="0088653E"/>
    <w:rsid w:val="00887EC8"/>
    <w:rsid w:val="00893E36"/>
    <w:rsid w:val="00895E3D"/>
    <w:rsid w:val="00897250"/>
    <w:rsid w:val="00897782"/>
    <w:rsid w:val="008A0D8A"/>
    <w:rsid w:val="008A2C9E"/>
    <w:rsid w:val="008B15BC"/>
    <w:rsid w:val="008B2C77"/>
    <w:rsid w:val="008C0042"/>
    <w:rsid w:val="008C13B7"/>
    <w:rsid w:val="008C1CD8"/>
    <w:rsid w:val="008C34FB"/>
    <w:rsid w:val="008C3DD6"/>
    <w:rsid w:val="008C5DDB"/>
    <w:rsid w:val="008C7326"/>
    <w:rsid w:val="008D0E82"/>
    <w:rsid w:val="008D0F4D"/>
    <w:rsid w:val="008D1603"/>
    <w:rsid w:val="008D4C3D"/>
    <w:rsid w:val="008D6D16"/>
    <w:rsid w:val="008D7BC2"/>
    <w:rsid w:val="008D7F08"/>
    <w:rsid w:val="008E20B0"/>
    <w:rsid w:val="008E50AA"/>
    <w:rsid w:val="008E6161"/>
    <w:rsid w:val="008E62D1"/>
    <w:rsid w:val="008E6B97"/>
    <w:rsid w:val="008F1340"/>
    <w:rsid w:val="008F21CA"/>
    <w:rsid w:val="008F37A2"/>
    <w:rsid w:val="008F4E77"/>
    <w:rsid w:val="008F7419"/>
    <w:rsid w:val="0091147B"/>
    <w:rsid w:val="00911A11"/>
    <w:rsid w:val="00914BC3"/>
    <w:rsid w:val="009154C0"/>
    <w:rsid w:val="00916631"/>
    <w:rsid w:val="0092004A"/>
    <w:rsid w:val="00924E0B"/>
    <w:rsid w:val="00925235"/>
    <w:rsid w:val="00925AEF"/>
    <w:rsid w:val="00925DB4"/>
    <w:rsid w:val="0092770C"/>
    <w:rsid w:val="00931540"/>
    <w:rsid w:val="00931F2D"/>
    <w:rsid w:val="0093239A"/>
    <w:rsid w:val="00934532"/>
    <w:rsid w:val="00935150"/>
    <w:rsid w:val="0093604D"/>
    <w:rsid w:val="00936C23"/>
    <w:rsid w:val="009415AA"/>
    <w:rsid w:val="00942C6F"/>
    <w:rsid w:val="00944590"/>
    <w:rsid w:val="00951194"/>
    <w:rsid w:val="00952DD9"/>
    <w:rsid w:val="009530BC"/>
    <w:rsid w:val="0095492A"/>
    <w:rsid w:val="00956CB2"/>
    <w:rsid w:val="0096189B"/>
    <w:rsid w:val="009635BA"/>
    <w:rsid w:val="00967686"/>
    <w:rsid w:val="0097057A"/>
    <w:rsid w:val="00971693"/>
    <w:rsid w:val="00975522"/>
    <w:rsid w:val="009758F7"/>
    <w:rsid w:val="009773CF"/>
    <w:rsid w:val="0097745B"/>
    <w:rsid w:val="00977569"/>
    <w:rsid w:val="00981398"/>
    <w:rsid w:val="00981F1C"/>
    <w:rsid w:val="00982299"/>
    <w:rsid w:val="00982ED7"/>
    <w:rsid w:val="00984639"/>
    <w:rsid w:val="00986B43"/>
    <w:rsid w:val="0098799F"/>
    <w:rsid w:val="00991283"/>
    <w:rsid w:val="00991F5B"/>
    <w:rsid w:val="009922D1"/>
    <w:rsid w:val="00993455"/>
    <w:rsid w:val="00995366"/>
    <w:rsid w:val="00996ECD"/>
    <w:rsid w:val="009971D1"/>
    <w:rsid w:val="00997A80"/>
    <w:rsid w:val="00997DA7"/>
    <w:rsid w:val="009A0163"/>
    <w:rsid w:val="009A0892"/>
    <w:rsid w:val="009A29F3"/>
    <w:rsid w:val="009B32BA"/>
    <w:rsid w:val="009B37AB"/>
    <w:rsid w:val="009B4199"/>
    <w:rsid w:val="009C2101"/>
    <w:rsid w:val="009C4B04"/>
    <w:rsid w:val="009C54DA"/>
    <w:rsid w:val="009C6B61"/>
    <w:rsid w:val="009C7DF2"/>
    <w:rsid w:val="009D3EE8"/>
    <w:rsid w:val="009D6536"/>
    <w:rsid w:val="009D6A6C"/>
    <w:rsid w:val="009E2F1F"/>
    <w:rsid w:val="009E395A"/>
    <w:rsid w:val="009E4847"/>
    <w:rsid w:val="009E7952"/>
    <w:rsid w:val="009F1392"/>
    <w:rsid w:val="009F3B3A"/>
    <w:rsid w:val="009F60BD"/>
    <w:rsid w:val="00A01C3F"/>
    <w:rsid w:val="00A031FF"/>
    <w:rsid w:val="00A050E7"/>
    <w:rsid w:val="00A070C0"/>
    <w:rsid w:val="00A11900"/>
    <w:rsid w:val="00A11ACD"/>
    <w:rsid w:val="00A139A5"/>
    <w:rsid w:val="00A159E0"/>
    <w:rsid w:val="00A1608B"/>
    <w:rsid w:val="00A17869"/>
    <w:rsid w:val="00A2195C"/>
    <w:rsid w:val="00A21B3C"/>
    <w:rsid w:val="00A2545D"/>
    <w:rsid w:val="00A26407"/>
    <w:rsid w:val="00A26A31"/>
    <w:rsid w:val="00A30C0D"/>
    <w:rsid w:val="00A352C7"/>
    <w:rsid w:val="00A35454"/>
    <w:rsid w:val="00A373A9"/>
    <w:rsid w:val="00A425E8"/>
    <w:rsid w:val="00A4549B"/>
    <w:rsid w:val="00A45EE0"/>
    <w:rsid w:val="00A51552"/>
    <w:rsid w:val="00A551DD"/>
    <w:rsid w:val="00A55577"/>
    <w:rsid w:val="00A60751"/>
    <w:rsid w:val="00A6299A"/>
    <w:rsid w:val="00A644DE"/>
    <w:rsid w:val="00A70EAD"/>
    <w:rsid w:val="00A71BE7"/>
    <w:rsid w:val="00A72838"/>
    <w:rsid w:val="00A763C2"/>
    <w:rsid w:val="00A7646F"/>
    <w:rsid w:val="00A8054E"/>
    <w:rsid w:val="00A864C9"/>
    <w:rsid w:val="00A87F63"/>
    <w:rsid w:val="00A91B82"/>
    <w:rsid w:val="00A949DF"/>
    <w:rsid w:val="00A95549"/>
    <w:rsid w:val="00A958EE"/>
    <w:rsid w:val="00A95B26"/>
    <w:rsid w:val="00AA0DA7"/>
    <w:rsid w:val="00AA1B27"/>
    <w:rsid w:val="00AA25DD"/>
    <w:rsid w:val="00AA30D0"/>
    <w:rsid w:val="00AA377F"/>
    <w:rsid w:val="00AA77A0"/>
    <w:rsid w:val="00AB1CE2"/>
    <w:rsid w:val="00AB26CF"/>
    <w:rsid w:val="00AB2998"/>
    <w:rsid w:val="00AB2C55"/>
    <w:rsid w:val="00AB676F"/>
    <w:rsid w:val="00AC021F"/>
    <w:rsid w:val="00AD234C"/>
    <w:rsid w:val="00AD28AC"/>
    <w:rsid w:val="00AD2A3C"/>
    <w:rsid w:val="00AD4BD6"/>
    <w:rsid w:val="00AD62CF"/>
    <w:rsid w:val="00AE436B"/>
    <w:rsid w:val="00AE4E5B"/>
    <w:rsid w:val="00AE53D6"/>
    <w:rsid w:val="00AE5421"/>
    <w:rsid w:val="00AE5ADE"/>
    <w:rsid w:val="00AE7A32"/>
    <w:rsid w:val="00AF3025"/>
    <w:rsid w:val="00AF4977"/>
    <w:rsid w:val="00AF4D2C"/>
    <w:rsid w:val="00AF52F7"/>
    <w:rsid w:val="00AF6590"/>
    <w:rsid w:val="00AF74E0"/>
    <w:rsid w:val="00B01144"/>
    <w:rsid w:val="00B01AF3"/>
    <w:rsid w:val="00B02E58"/>
    <w:rsid w:val="00B06882"/>
    <w:rsid w:val="00B07CD8"/>
    <w:rsid w:val="00B07DA3"/>
    <w:rsid w:val="00B131C6"/>
    <w:rsid w:val="00B2714D"/>
    <w:rsid w:val="00B30105"/>
    <w:rsid w:val="00B312A9"/>
    <w:rsid w:val="00B331E1"/>
    <w:rsid w:val="00B334A2"/>
    <w:rsid w:val="00B3489A"/>
    <w:rsid w:val="00B34ABE"/>
    <w:rsid w:val="00B406B4"/>
    <w:rsid w:val="00B415D0"/>
    <w:rsid w:val="00B42E83"/>
    <w:rsid w:val="00B43202"/>
    <w:rsid w:val="00B4481D"/>
    <w:rsid w:val="00B44AB8"/>
    <w:rsid w:val="00B45542"/>
    <w:rsid w:val="00B505C3"/>
    <w:rsid w:val="00B53C74"/>
    <w:rsid w:val="00B54495"/>
    <w:rsid w:val="00B60FD6"/>
    <w:rsid w:val="00B6688A"/>
    <w:rsid w:val="00B70EAA"/>
    <w:rsid w:val="00B70F0C"/>
    <w:rsid w:val="00B72F48"/>
    <w:rsid w:val="00B74C1E"/>
    <w:rsid w:val="00B85F86"/>
    <w:rsid w:val="00B90F1E"/>
    <w:rsid w:val="00B92CB5"/>
    <w:rsid w:val="00BA008E"/>
    <w:rsid w:val="00BA08DD"/>
    <w:rsid w:val="00BA4758"/>
    <w:rsid w:val="00BB07C8"/>
    <w:rsid w:val="00BB28BB"/>
    <w:rsid w:val="00BB4D32"/>
    <w:rsid w:val="00BB5D53"/>
    <w:rsid w:val="00BB68EA"/>
    <w:rsid w:val="00BB7341"/>
    <w:rsid w:val="00BB76A0"/>
    <w:rsid w:val="00BB7B85"/>
    <w:rsid w:val="00BC35F2"/>
    <w:rsid w:val="00BD0CF8"/>
    <w:rsid w:val="00BD3390"/>
    <w:rsid w:val="00BE0E15"/>
    <w:rsid w:val="00BE17A0"/>
    <w:rsid w:val="00BE4186"/>
    <w:rsid w:val="00BE6F33"/>
    <w:rsid w:val="00BF5DF9"/>
    <w:rsid w:val="00BF6725"/>
    <w:rsid w:val="00C01204"/>
    <w:rsid w:val="00C0608A"/>
    <w:rsid w:val="00C07A63"/>
    <w:rsid w:val="00C125FD"/>
    <w:rsid w:val="00C21D1F"/>
    <w:rsid w:val="00C2249A"/>
    <w:rsid w:val="00C24F7D"/>
    <w:rsid w:val="00C308B7"/>
    <w:rsid w:val="00C309EC"/>
    <w:rsid w:val="00C32A5F"/>
    <w:rsid w:val="00C334DC"/>
    <w:rsid w:val="00C33CDF"/>
    <w:rsid w:val="00C3656D"/>
    <w:rsid w:val="00C4000D"/>
    <w:rsid w:val="00C425F8"/>
    <w:rsid w:val="00C42C63"/>
    <w:rsid w:val="00C43261"/>
    <w:rsid w:val="00C43B40"/>
    <w:rsid w:val="00C469F6"/>
    <w:rsid w:val="00C4763B"/>
    <w:rsid w:val="00C53E9E"/>
    <w:rsid w:val="00C556D8"/>
    <w:rsid w:val="00C57C75"/>
    <w:rsid w:val="00C60902"/>
    <w:rsid w:val="00C61BA5"/>
    <w:rsid w:val="00C66EDE"/>
    <w:rsid w:val="00C7164C"/>
    <w:rsid w:val="00C7239E"/>
    <w:rsid w:val="00C73D09"/>
    <w:rsid w:val="00C7626C"/>
    <w:rsid w:val="00C764B5"/>
    <w:rsid w:val="00C809FB"/>
    <w:rsid w:val="00C80A1F"/>
    <w:rsid w:val="00C81035"/>
    <w:rsid w:val="00C83E56"/>
    <w:rsid w:val="00C83E97"/>
    <w:rsid w:val="00C863AE"/>
    <w:rsid w:val="00C90D41"/>
    <w:rsid w:val="00C93D5A"/>
    <w:rsid w:val="00C949B8"/>
    <w:rsid w:val="00C94E13"/>
    <w:rsid w:val="00CA3215"/>
    <w:rsid w:val="00CA351C"/>
    <w:rsid w:val="00CA4288"/>
    <w:rsid w:val="00CA64B9"/>
    <w:rsid w:val="00CA6B2D"/>
    <w:rsid w:val="00CB102B"/>
    <w:rsid w:val="00CB1803"/>
    <w:rsid w:val="00CB1DEE"/>
    <w:rsid w:val="00CB384A"/>
    <w:rsid w:val="00CB3B61"/>
    <w:rsid w:val="00CB486F"/>
    <w:rsid w:val="00CC2090"/>
    <w:rsid w:val="00CC29DB"/>
    <w:rsid w:val="00CC7709"/>
    <w:rsid w:val="00CD0F24"/>
    <w:rsid w:val="00CD352C"/>
    <w:rsid w:val="00CD4550"/>
    <w:rsid w:val="00CD4BED"/>
    <w:rsid w:val="00CD4FB0"/>
    <w:rsid w:val="00CD6F9B"/>
    <w:rsid w:val="00CD749F"/>
    <w:rsid w:val="00CE02CE"/>
    <w:rsid w:val="00CE0CDE"/>
    <w:rsid w:val="00CE1488"/>
    <w:rsid w:val="00CE38E4"/>
    <w:rsid w:val="00CE3B05"/>
    <w:rsid w:val="00CE573C"/>
    <w:rsid w:val="00CE5DD9"/>
    <w:rsid w:val="00CE616D"/>
    <w:rsid w:val="00CE6480"/>
    <w:rsid w:val="00CE7739"/>
    <w:rsid w:val="00CE77B0"/>
    <w:rsid w:val="00CE7A61"/>
    <w:rsid w:val="00CF1B20"/>
    <w:rsid w:val="00CF1E90"/>
    <w:rsid w:val="00CF3C9D"/>
    <w:rsid w:val="00CF3D47"/>
    <w:rsid w:val="00CF4B91"/>
    <w:rsid w:val="00CF5B91"/>
    <w:rsid w:val="00CF78DE"/>
    <w:rsid w:val="00CF7CB5"/>
    <w:rsid w:val="00D03BF5"/>
    <w:rsid w:val="00D043DE"/>
    <w:rsid w:val="00D05AEA"/>
    <w:rsid w:val="00D07A40"/>
    <w:rsid w:val="00D07F00"/>
    <w:rsid w:val="00D10335"/>
    <w:rsid w:val="00D12B60"/>
    <w:rsid w:val="00D13DEE"/>
    <w:rsid w:val="00D14B53"/>
    <w:rsid w:val="00D15293"/>
    <w:rsid w:val="00D15D94"/>
    <w:rsid w:val="00D17ACC"/>
    <w:rsid w:val="00D17D4D"/>
    <w:rsid w:val="00D204CA"/>
    <w:rsid w:val="00D24D8B"/>
    <w:rsid w:val="00D2525E"/>
    <w:rsid w:val="00D25764"/>
    <w:rsid w:val="00D25BC3"/>
    <w:rsid w:val="00D270B4"/>
    <w:rsid w:val="00D27946"/>
    <w:rsid w:val="00D31051"/>
    <w:rsid w:val="00D33D06"/>
    <w:rsid w:val="00D3650C"/>
    <w:rsid w:val="00D379E1"/>
    <w:rsid w:val="00D37CFD"/>
    <w:rsid w:val="00D416A3"/>
    <w:rsid w:val="00D420B9"/>
    <w:rsid w:val="00D43A49"/>
    <w:rsid w:val="00D4792F"/>
    <w:rsid w:val="00D50978"/>
    <w:rsid w:val="00D52413"/>
    <w:rsid w:val="00D55844"/>
    <w:rsid w:val="00D603D1"/>
    <w:rsid w:val="00D60EFF"/>
    <w:rsid w:val="00D637AC"/>
    <w:rsid w:val="00D65824"/>
    <w:rsid w:val="00D65A62"/>
    <w:rsid w:val="00D67C27"/>
    <w:rsid w:val="00D70F75"/>
    <w:rsid w:val="00D71792"/>
    <w:rsid w:val="00D71D2A"/>
    <w:rsid w:val="00D729F2"/>
    <w:rsid w:val="00D73246"/>
    <w:rsid w:val="00D750BF"/>
    <w:rsid w:val="00D7631E"/>
    <w:rsid w:val="00D76B63"/>
    <w:rsid w:val="00D81ADA"/>
    <w:rsid w:val="00D81D99"/>
    <w:rsid w:val="00D82F26"/>
    <w:rsid w:val="00D8396D"/>
    <w:rsid w:val="00D83D30"/>
    <w:rsid w:val="00D8673C"/>
    <w:rsid w:val="00D915AF"/>
    <w:rsid w:val="00D92153"/>
    <w:rsid w:val="00D94FFC"/>
    <w:rsid w:val="00D9611C"/>
    <w:rsid w:val="00D9672D"/>
    <w:rsid w:val="00D97C08"/>
    <w:rsid w:val="00DA00FD"/>
    <w:rsid w:val="00DA3468"/>
    <w:rsid w:val="00DA4AEE"/>
    <w:rsid w:val="00DB280C"/>
    <w:rsid w:val="00DB63F8"/>
    <w:rsid w:val="00DC2F49"/>
    <w:rsid w:val="00DC53BE"/>
    <w:rsid w:val="00DC5AA9"/>
    <w:rsid w:val="00DC6AB4"/>
    <w:rsid w:val="00DC7F44"/>
    <w:rsid w:val="00DD0D97"/>
    <w:rsid w:val="00DD170C"/>
    <w:rsid w:val="00DD2A42"/>
    <w:rsid w:val="00DD4DB9"/>
    <w:rsid w:val="00DD6DC8"/>
    <w:rsid w:val="00DE0416"/>
    <w:rsid w:val="00DE1D9F"/>
    <w:rsid w:val="00DE1FE3"/>
    <w:rsid w:val="00DE551C"/>
    <w:rsid w:val="00DE5DC3"/>
    <w:rsid w:val="00DF2BA4"/>
    <w:rsid w:val="00DF323C"/>
    <w:rsid w:val="00DF3672"/>
    <w:rsid w:val="00DF4D1C"/>
    <w:rsid w:val="00DF4FBC"/>
    <w:rsid w:val="00DF525F"/>
    <w:rsid w:val="00DF5ED4"/>
    <w:rsid w:val="00DF6A39"/>
    <w:rsid w:val="00DF6E22"/>
    <w:rsid w:val="00E01F61"/>
    <w:rsid w:val="00E04494"/>
    <w:rsid w:val="00E079B4"/>
    <w:rsid w:val="00E07BA7"/>
    <w:rsid w:val="00E12F8D"/>
    <w:rsid w:val="00E133F0"/>
    <w:rsid w:val="00E14910"/>
    <w:rsid w:val="00E16092"/>
    <w:rsid w:val="00E20550"/>
    <w:rsid w:val="00E206EC"/>
    <w:rsid w:val="00E234D3"/>
    <w:rsid w:val="00E23D65"/>
    <w:rsid w:val="00E25654"/>
    <w:rsid w:val="00E27541"/>
    <w:rsid w:val="00E27DC5"/>
    <w:rsid w:val="00E33C92"/>
    <w:rsid w:val="00E4475B"/>
    <w:rsid w:val="00E473C2"/>
    <w:rsid w:val="00E47D3D"/>
    <w:rsid w:val="00E515B5"/>
    <w:rsid w:val="00E54E72"/>
    <w:rsid w:val="00E5739F"/>
    <w:rsid w:val="00E6081F"/>
    <w:rsid w:val="00E61113"/>
    <w:rsid w:val="00E6186F"/>
    <w:rsid w:val="00E61E3B"/>
    <w:rsid w:val="00E62AC6"/>
    <w:rsid w:val="00E63538"/>
    <w:rsid w:val="00E66C38"/>
    <w:rsid w:val="00E74496"/>
    <w:rsid w:val="00E747A3"/>
    <w:rsid w:val="00E75298"/>
    <w:rsid w:val="00E75DC1"/>
    <w:rsid w:val="00E7690F"/>
    <w:rsid w:val="00E80946"/>
    <w:rsid w:val="00E82EC8"/>
    <w:rsid w:val="00E83C5F"/>
    <w:rsid w:val="00E8443C"/>
    <w:rsid w:val="00E86387"/>
    <w:rsid w:val="00E86A33"/>
    <w:rsid w:val="00E90832"/>
    <w:rsid w:val="00E91234"/>
    <w:rsid w:val="00E9211F"/>
    <w:rsid w:val="00E9225D"/>
    <w:rsid w:val="00E9294A"/>
    <w:rsid w:val="00E95DF0"/>
    <w:rsid w:val="00EA1478"/>
    <w:rsid w:val="00EA404B"/>
    <w:rsid w:val="00EA48E9"/>
    <w:rsid w:val="00EA571C"/>
    <w:rsid w:val="00EA7C6C"/>
    <w:rsid w:val="00EB0B1E"/>
    <w:rsid w:val="00EB1B9C"/>
    <w:rsid w:val="00EB205C"/>
    <w:rsid w:val="00EB7D2B"/>
    <w:rsid w:val="00EC231B"/>
    <w:rsid w:val="00EC32EF"/>
    <w:rsid w:val="00EC3EA0"/>
    <w:rsid w:val="00EC51C6"/>
    <w:rsid w:val="00EC763C"/>
    <w:rsid w:val="00EC78FE"/>
    <w:rsid w:val="00ED753C"/>
    <w:rsid w:val="00EE0CC7"/>
    <w:rsid w:val="00EE1B47"/>
    <w:rsid w:val="00EE5D7F"/>
    <w:rsid w:val="00EE6BA1"/>
    <w:rsid w:val="00EF0D17"/>
    <w:rsid w:val="00EF5392"/>
    <w:rsid w:val="00EF5A0A"/>
    <w:rsid w:val="00EF6116"/>
    <w:rsid w:val="00EF6407"/>
    <w:rsid w:val="00EF7825"/>
    <w:rsid w:val="00F00901"/>
    <w:rsid w:val="00F010F2"/>
    <w:rsid w:val="00F05C92"/>
    <w:rsid w:val="00F061A6"/>
    <w:rsid w:val="00F07408"/>
    <w:rsid w:val="00F07E69"/>
    <w:rsid w:val="00F1409E"/>
    <w:rsid w:val="00F1675F"/>
    <w:rsid w:val="00F25899"/>
    <w:rsid w:val="00F25A26"/>
    <w:rsid w:val="00F25E6E"/>
    <w:rsid w:val="00F27B50"/>
    <w:rsid w:val="00F31AFB"/>
    <w:rsid w:val="00F325B1"/>
    <w:rsid w:val="00F35872"/>
    <w:rsid w:val="00F40A67"/>
    <w:rsid w:val="00F473E1"/>
    <w:rsid w:val="00F508E0"/>
    <w:rsid w:val="00F53E55"/>
    <w:rsid w:val="00F54AC3"/>
    <w:rsid w:val="00F5560D"/>
    <w:rsid w:val="00F62A8E"/>
    <w:rsid w:val="00F6368E"/>
    <w:rsid w:val="00F646E9"/>
    <w:rsid w:val="00F651F3"/>
    <w:rsid w:val="00F66879"/>
    <w:rsid w:val="00F70CF8"/>
    <w:rsid w:val="00F71028"/>
    <w:rsid w:val="00F725F9"/>
    <w:rsid w:val="00F777EF"/>
    <w:rsid w:val="00F801DF"/>
    <w:rsid w:val="00F806F3"/>
    <w:rsid w:val="00F83FD2"/>
    <w:rsid w:val="00F84F44"/>
    <w:rsid w:val="00F87BBD"/>
    <w:rsid w:val="00F91A38"/>
    <w:rsid w:val="00FA44E2"/>
    <w:rsid w:val="00FA5FB6"/>
    <w:rsid w:val="00FB55C1"/>
    <w:rsid w:val="00FB6B6F"/>
    <w:rsid w:val="00FC0A67"/>
    <w:rsid w:val="00FC444E"/>
    <w:rsid w:val="00FD0288"/>
    <w:rsid w:val="00FD2057"/>
    <w:rsid w:val="00FD61A0"/>
    <w:rsid w:val="00FE0034"/>
    <w:rsid w:val="00FE02C2"/>
    <w:rsid w:val="00FE3F6A"/>
    <w:rsid w:val="00FE5D71"/>
    <w:rsid w:val="00FE6D3A"/>
    <w:rsid w:val="00FF0458"/>
    <w:rsid w:val="00FF0EC5"/>
    <w:rsid w:val="00FF2BC3"/>
    <w:rsid w:val="00FF2E6B"/>
    <w:rsid w:val="00FF614E"/>
    <w:rsid w:val="00FF70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List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Pr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9154C0"/>
    <w:pPr>
      <w:keepNext/>
      <w:keepLines/>
      <w:suppressAutoHyphens/>
      <w:spacing w:before="480" w:after="0" w:line="360" w:lineRule="auto"/>
      <w:jc w:val="both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3">
    <w:name w:val="heading 3"/>
    <w:aliases w:val="Lvl1 heading"/>
    <w:basedOn w:val="Standard"/>
    <w:link w:val="berschrift3Zchn"/>
    <w:qFormat/>
    <w:rsid w:val="009154C0"/>
    <w:pPr>
      <w:suppressAutoHyphens/>
      <w:spacing w:before="360" w:after="240" w:line="360" w:lineRule="auto"/>
      <w:jc w:val="both"/>
      <w:outlineLvl w:val="2"/>
    </w:pPr>
    <w:rPr>
      <w:rFonts w:ascii="Times New Roman" w:eastAsia="Times New Roman" w:hAnsi="Times New Roman" w:cs="Times New Roman"/>
      <w:b/>
      <w:bCs/>
      <w:color w:val="00000A"/>
      <w:sz w:val="36"/>
      <w:szCs w:val="27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9154C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/>
    </w:rPr>
  </w:style>
  <w:style w:type="character" w:customStyle="1" w:styleId="berschrift3Zchn">
    <w:name w:val="Überschrift 3 Zchn"/>
    <w:aliases w:val="Lvl1 heading Zchn"/>
    <w:basedOn w:val="Absatz-Standardschriftart"/>
    <w:link w:val="berschrift3"/>
    <w:rsid w:val="009154C0"/>
    <w:rPr>
      <w:rFonts w:ascii="Times New Roman" w:eastAsia="Times New Roman" w:hAnsi="Times New Roman" w:cs="Times New Roman"/>
      <w:b/>
      <w:bCs/>
      <w:color w:val="00000A"/>
      <w:sz w:val="36"/>
      <w:szCs w:val="27"/>
      <w:lang w:val="en-GB"/>
    </w:rPr>
  </w:style>
  <w:style w:type="character" w:customStyle="1" w:styleId="InternetLink">
    <w:name w:val="Internet Link"/>
    <w:basedOn w:val="Absatz-Standardschriftart"/>
    <w:uiPriority w:val="99"/>
    <w:unhideWhenUsed/>
    <w:rsid w:val="009154C0"/>
    <w:rPr>
      <w:color w:val="0000FF"/>
      <w:u w:val="single"/>
    </w:rPr>
  </w:style>
  <w:style w:type="character" w:customStyle="1" w:styleId="jrnl">
    <w:name w:val="jrnl"/>
    <w:basedOn w:val="Absatz-Standardschriftart"/>
    <w:rsid w:val="009154C0"/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154C0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154C0"/>
    <w:rPr>
      <w:sz w:val="18"/>
      <w:szCs w:val="18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154C0"/>
    <w:rPr>
      <w:sz w:val="24"/>
      <w:szCs w:val="24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154C0"/>
    <w:rPr>
      <w:b/>
      <w:bCs/>
      <w:sz w:val="20"/>
      <w:szCs w:val="20"/>
    </w:rPr>
  </w:style>
  <w:style w:type="character" w:customStyle="1" w:styleId="FuzeileZchn">
    <w:name w:val="Fußzeile Zchn"/>
    <w:basedOn w:val="Absatz-Standardschriftart"/>
    <w:link w:val="Fuzeile"/>
    <w:uiPriority w:val="99"/>
    <w:rsid w:val="009154C0"/>
  </w:style>
  <w:style w:type="character" w:styleId="Seitenzahl">
    <w:name w:val="page number"/>
    <w:basedOn w:val="Absatz-Standardschriftart"/>
    <w:uiPriority w:val="99"/>
    <w:semiHidden/>
    <w:unhideWhenUsed/>
    <w:rsid w:val="009154C0"/>
  </w:style>
  <w:style w:type="character" w:styleId="Fett">
    <w:name w:val="Strong"/>
    <w:basedOn w:val="Absatz-Standardschriftart"/>
    <w:uiPriority w:val="22"/>
    <w:qFormat/>
    <w:rsid w:val="009154C0"/>
    <w:rPr>
      <w:b/>
      <w:bCs/>
    </w:rPr>
  </w:style>
  <w:style w:type="character" w:customStyle="1" w:styleId="st">
    <w:name w:val="st"/>
    <w:basedOn w:val="Absatz-Standardschriftart"/>
    <w:rsid w:val="009154C0"/>
  </w:style>
  <w:style w:type="character" w:styleId="Hervorhebung">
    <w:name w:val="Emphasis"/>
    <w:basedOn w:val="Absatz-Standardschriftart"/>
    <w:uiPriority w:val="20"/>
    <w:qFormat/>
    <w:rsid w:val="009154C0"/>
    <w:rPr>
      <w:i/>
      <w:iCs/>
    </w:rPr>
  </w:style>
  <w:style w:type="character" w:customStyle="1" w:styleId="ListLabel1">
    <w:name w:val="ListLabel 1"/>
    <w:rsid w:val="009154C0"/>
    <w:rPr>
      <w:rFonts w:eastAsia="Calibri" w:cs="Times New Roman"/>
    </w:rPr>
  </w:style>
  <w:style w:type="character" w:customStyle="1" w:styleId="ListLabel2">
    <w:name w:val="ListLabel 2"/>
    <w:rsid w:val="009154C0"/>
    <w:rPr>
      <w:rFonts w:cs="Courier New"/>
    </w:rPr>
  </w:style>
  <w:style w:type="paragraph" w:customStyle="1" w:styleId="Heading">
    <w:name w:val="Heading"/>
    <w:basedOn w:val="Standard"/>
    <w:next w:val="TextBody"/>
    <w:rsid w:val="009154C0"/>
    <w:pPr>
      <w:keepNext/>
      <w:suppressAutoHyphens/>
      <w:spacing w:before="240" w:after="120" w:line="360" w:lineRule="auto"/>
      <w:jc w:val="both"/>
    </w:pPr>
    <w:rPr>
      <w:rFonts w:ascii="Arial" w:eastAsia="Droid Sans Fallback" w:hAnsi="Arial" w:cs="FreeSans"/>
      <w:color w:val="00000A"/>
      <w:sz w:val="28"/>
      <w:szCs w:val="28"/>
    </w:rPr>
  </w:style>
  <w:style w:type="paragraph" w:customStyle="1" w:styleId="TextBody">
    <w:name w:val="Text Body"/>
    <w:basedOn w:val="Standard"/>
    <w:rsid w:val="009154C0"/>
    <w:pPr>
      <w:suppressAutoHyphens/>
      <w:spacing w:after="140" w:line="288" w:lineRule="auto"/>
      <w:jc w:val="both"/>
    </w:pPr>
    <w:rPr>
      <w:rFonts w:ascii="Times New Roman" w:hAnsi="Times New Roman"/>
      <w:color w:val="00000A"/>
    </w:rPr>
  </w:style>
  <w:style w:type="paragraph" w:styleId="Liste">
    <w:name w:val="List"/>
    <w:basedOn w:val="TextBody"/>
    <w:rsid w:val="009154C0"/>
    <w:rPr>
      <w:rFonts w:ascii="Arial" w:hAnsi="Arial" w:cs="FreeSans"/>
    </w:rPr>
  </w:style>
  <w:style w:type="paragraph" w:styleId="Beschriftung">
    <w:name w:val="caption"/>
    <w:basedOn w:val="Standard"/>
    <w:rsid w:val="009154C0"/>
    <w:pPr>
      <w:widowControl w:val="0"/>
      <w:suppressLineNumbers/>
      <w:suppressAutoHyphens/>
      <w:spacing w:before="120" w:after="120" w:line="240" w:lineRule="auto"/>
      <w:jc w:val="both"/>
      <w:textAlignment w:val="baseline"/>
    </w:pPr>
    <w:rPr>
      <w:rFonts w:ascii="Liberation Serif" w:eastAsia="Droid Sans Fallback" w:hAnsi="Liberation Serif" w:cs="DejaVu Sans"/>
      <w:i/>
      <w:iCs/>
      <w:color w:val="00000A"/>
      <w:sz w:val="24"/>
      <w:szCs w:val="24"/>
      <w:lang w:eastAsia="zh-CN" w:bidi="hi-IN"/>
    </w:rPr>
  </w:style>
  <w:style w:type="paragraph" w:customStyle="1" w:styleId="Index">
    <w:name w:val="Index"/>
    <w:basedOn w:val="Standard"/>
    <w:rsid w:val="009154C0"/>
    <w:pPr>
      <w:suppressLineNumbers/>
      <w:suppressAutoHyphens/>
      <w:spacing w:after="0" w:line="360" w:lineRule="auto"/>
      <w:jc w:val="both"/>
    </w:pPr>
    <w:rPr>
      <w:rFonts w:ascii="Arial" w:hAnsi="Arial" w:cs="FreeSans"/>
      <w:color w:val="00000A"/>
    </w:rPr>
  </w:style>
  <w:style w:type="paragraph" w:styleId="Listenabsatz">
    <w:name w:val="List Paragraph"/>
    <w:basedOn w:val="Standard"/>
    <w:uiPriority w:val="34"/>
    <w:qFormat/>
    <w:rsid w:val="009154C0"/>
    <w:pPr>
      <w:suppressAutoHyphens/>
      <w:spacing w:after="0" w:line="360" w:lineRule="auto"/>
      <w:ind w:left="720"/>
      <w:contextualSpacing/>
      <w:jc w:val="both"/>
    </w:pPr>
    <w:rPr>
      <w:rFonts w:ascii="Times New Roman" w:hAnsi="Times New Roman"/>
      <w:color w:val="00000A"/>
    </w:rPr>
  </w:style>
  <w:style w:type="paragraph" w:styleId="StandardWeb">
    <w:name w:val="Normal (Web)"/>
    <w:basedOn w:val="Standard"/>
    <w:uiPriority w:val="99"/>
    <w:semiHidden/>
    <w:unhideWhenUsed/>
    <w:rsid w:val="009154C0"/>
    <w:pPr>
      <w:suppressAutoHyphens/>
      <w:spacing w:before="280" w:after="280" w:line="240" w:lineRule="auto"/>
      <w:jc w:val="both"/>
    </w:pPr>
    <w:rPr>
      <w:rFonts w:ascii="Times New Roman" w:eastAsiaTheme="minorEastAsia" w:hAnsi="Times New Roman" w:cs="Times New Roman"/>
      <w:color w:val="00000A"/>
      <w:sz w:val="24"/>
      <w:szCs w:val="24"/>
      <w:lang w:eastAsia="de-DE"/>
    </w:rPr>
  </w:style>
  <w:style w:type="paragraph" w:customStyle="1" w:styleId="Titel3">
    <w:name w:val="Titel3"/>
    <w:basedOn w:val="Standard"/>
    <w:rsid w:val="009154C0"/>
    <w:pPr>
      <w:suppressAutoHyphens/>
      <w:spacing w:before="280" w:after="280" w:line="240" w:lineRule="auto"/>
      <w:jc w:val="both"/>
    </w:pPr>
    <w:rPr>
      <w:rFonts w:ascii="Times New Roman" w:eastAsia="Times New Roman" w:hAnsi="Times New Roman" w:cs="Times New Roman"/>
      <w:color w:val="00000A"/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154C0"/>
    <w:pPr>
      <w:suppressAutoHyphens/>
      <w:spacing w:after="0" w:line="240" w:lineRule="auto"/>
      <w:jc w:val="both"/>
    </w:pPr>
    <w:rPr>
      <w:rFonts w:ascii="Tahoma" w:hAnsi="Tahoma" w:cs="Tahoma"/>
      <w:sz w:val="16"/>
      <w:szCs w:val="16"/>
      <w:lang w:val="de-DE"/>
    </w:rPr>
  </w:style>
  <w:style w:type="character" w:customStyle="1" w:styleId="SprechblasentextZchn1">
    <w:name w:val="Sprechblasentext Zchn1"/>
    <w:basedOn w:val="Absatz-Standardschriftart"/>
    <w:uiPriority w:val="99"/>
    <w:semiHidden/>
    <w:rsid w:val="009154C0"/>
    <w:rPr>
      <w:rFonts w:ascii="Tahoma" w:hAnsi="Tahoma" w:cs="Tahoma"/>
      <w:sz w:val="16"/>
      <w:szCs w:val="16"/>
      <w:lang w:val="en-GB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154C0"/>
    <w:pPr>
      <w:suppressAutoHyphens/>
      <w:spacing w:after="0" w:line="240" w:lineRule="auto"/>
      <w:jc w:val="both"/>
    </w:pPr>
    <w:rPr>
      <w:sz w:val="24"/>
      <w:szCs w:val="24"/>
      <w:lang w:val="de-DE"/>
    </w:rPr>
  </w:style>
  <w:style w:type="character" w:customStyle="1" w:styleId="KommentartextZchn1">
    <w:name w:val="Kommentartext Zchn1"/>
    <w:basedOn w:val="Absatz-Standardschriftart"/>
    <w:uiPriority w:val="99"/>
    <w:semiHidden/>
    <w:rsid w:val="009154C0"/>
    <w:rPr>
      <w:sz w:val="20"/>
      <w:szCs w:val="20"/>
      <w:lang w:val="en-GB"/>
    </w:rPr>
  </w:style>
  <w:style w:type="paragraph" w:styleId="Kommentarthema">
    <w:name w:val="annotation subject"/>
    <w:basedOn w:val="Kommentartext"/>
    <w:link w:val="KommentarthemaZchn"/>
    <w:uiPriority w:val="99"/>
    <w:semiHidden/>
    <w:unhideWhenUsed/>
    <w:rsid w:val="009154C0"/>
    <w:rPr>
      <w:b/>
      <w:bCs/>
      <w:sz w:val="20"/>
      <w:szCs w:val="20"/>
    </w:rPr>
  </w:style>
  <w:style w:type="character" w:customStyle="1" w:styleId="KommentarthemaZchn1">
    <w:name w:val="Kommentarthema Zchn1"/>
    <w:basedOn w:val="KommentartextZchn1"/>
    <w:uiPriority w:val="99"/>
    <w:semiHidden/>
    <w:rsid w:val="009154C0"/>
    <w:rPr>
      <w:b/>
      <w:bCs/>
      <w:sz w:val="20"/>
      <w:szCs w:val="20"/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9154C0"/>
    <w:pPr>
      <w:tabs>
        <w:tab w:val="center" w:pos="4536"/>
        <w:tab w:val="right" w:pos="9072"/>
      </w:tabs>
      <w:suppressAutoHyphens/>
      <w:spacing w:after="0" w:line="240" w:lineRule="auto"/>
      <w:jc w:val="both"/>
    </w:pPr>
    <w:rPr>
      <w:lang w:val="de-DE"/>
    </w:rPr>
  </w:style>
  <w:style w:type="character" w:customStyle="1" w:styleId="FuzeileZchn1">
    <w:name w:val="Fußzeile Zchn1"/>
    <w:basedOn w:val="Absatz-Standardschriftart"/>
    <w:uiPriority w:val="99"/>
    <w:semiHidden/>
    <w:rsid w:val="009154C0"/>
    <w:rPr>
      <w:lang w:val="en-GB"/>
    </w:rPr>
  </w:style>
  <w:style w:type="paragraph" w:customStyle="1" w:styleId="FrameContents">
    <w:name w:val="Frame Contents"/>
    <w:basedOn w:val="Standard"/>
    <w:rsid w:val="009154C0"/>
    <w:pPr>
      <w:suppressAutoHyphens/>
      <w:spacing w:after="0" w:line="360" w:lineRule="auto"/>
      <w:jc w:val="both"/>
    </w:pPr>
    <w:rPr>
      <w:rFonts w:ascii="Times New Roman" w:hAnsi="Times New Roman"/>
      <w:color w:val="00000A"/>
    </w:rPr>
  </w:style>
  <w:style w:type="table" w:styleId="Tabellenraster">
    <w:name w:val="Table Grid"/>
    <w:basedOn w:val="NormaleTabelle"/>
    <w:uiPriority w:val="59"/>
    <w:rsid w:val="009154C0"/>
    <w:pPr>
      <w:spacing w:after="0" w:line="240" w:lineRule="auto"/>
    </w:pPr>
    <w:rPr>
      <w:sz w:val="24"/>
      <w:szCs w:val="24"/>
      <w:lang w:val="en-US" w:eastAsia="zh-CN" w:bidi="hi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semiHidden/>
    <w:unhideWhenUsed/>
    <w:rsid w:val="009154C0"/>
    <w:rPr>
      <w:color w:val="0000FF"/>
      <w:u w:val="single"/>
    </w:rPr>
  </w:style>
  <w:style w:type="paragraph" w:styleId="KeinLeerraum">
    <w:name w:val="No Spacing"/>
    <w:aliases w:val="Lvl2 heading"/>
    <w:uiPriority w:val="1"/>
    <w:qFormat/>
    <w:rsid w:val="009154C0"/>
    <w:pPr>
      <w:suppressAutoHyphens/>
      <w:spacing w:before="240" w:after="240" w:line="240" w:lineRule="auto"/>
      <w:jc w:val="both"/>
    </w:pPr>
    <w:rPr>
      <w:rFonts w:ascii="Times New Roman" w:hAnsi="Times New Roman"/>
      <w:b/>
      <w:color w:val="00000A"/>
      <w:sz w:val="32"/>
      <w:lang w:val="en-GB"/>
    </w:rPr>
  </w:style>
  <w:style w:type="character" w:styleId="Zeilennummer">
    <w:name w:val="line number"/>
    <w:basedOn w:val="Absatz-Standardschriftart"/>
    <w:uiPriority w:val="99"/>
    <w:semiHidden/>
    <w:unhideWhenUsed/>
    <w:rsid w:val="009154C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List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Pr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9154C0"/>
    <w:pPr>
      <w:keepNext/>
      <w:keepLines/>
      <w:suppressAutoHyphens/>
      <w:spacing w:before="480" w:after="0" w:line="360" w:lineRule="auto"/>
      <w:jc w:val="both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3">
    <w:name w:val="heading 3"/>
    <w:aliases w:val="Lvl1 heading"/>
    <w:basedOn w:val="Standard"/>
    <w:link w:val="berschrift3Zchn"/>
    <w:qFormat/>
    <w:rsid w:val="009154C0"/>
    <w:pPr>
      <w:suppressAutoHyphens/>
      <w:spacing w:before="360" w:after="240" w:line="360" w:lineRule="auto"/>
      <w:jc w:val="both"/>
      <w:outlineLvl w:val="2"/>
    </w:pPr>
    <w:rPr>
      <w:rFonts w:ascii="Times New Roman" w:eastAsia="Times New Roman" w:hAnsi="Times New Roman" w:cs="Times New Roman"/>
      <w:b/>
      <w:bCs/>
      <w:color w:val="00000A"/>
      <w:sz w:val="36"/>
      <w:szCs w:val="27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9154C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/>
    </w:rPr>
  </w:style>
  <w:style w:type="character" w:customStyle="1" w:styleId="berschrift3Zchn">
    <w:name w:val="Überschrift 3 Zchn"/>
    <w:aliases w:val="Lvl1 heading Zchn"/>
    <w:basedOn w:val="Absatz-Standardschriftart"/>
    <w:link w:val="berschrift3"/>
    <w:rsid w:val="009154C0"/>
    <w:rPr>
      <w:rFonts w:ascii="Times New Roman" w:eastAsia="Times New Roman" w:hAnsi="Times New Roman" w:cs="Times New Roman"/>
      <w:b/>
      <w:bCs/>
      <w:color w:val="00000A"/>
      <w:sz w:val="36"/>
      <w:szCs w:val="27"/>
      <w:lang w:val="en-GB"/>
    </w:rPr>
  </w:style>
  <w:style w:type="character" w:customStyle="1" w:styleId="InternetLink">
    <w:name w:val="Internet Link"/>
    <w:basedOn w:val="Absatz-Standardschriftart"/>
    <w:uiPriority w:val="99"/>
    <w:unhideWhenUsed/>
    <w:rsid w:val="009154C0"/>
    <w:rPr>
      <w:color w:val="0000FF"/>
      <w:u w:val="single"/>
    </w:rPr>
  </w:style>
  <w:style w:type="character" w:customStyle="1" w:styleId="jrnl">
    <w:name w:val="jrnl"/>
    <w:basedOn w:val="Absatz-Standardschriftart"/>
    <w:rsid w:val="009154C0"/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154C0"/>
    <w:rPr>
      <w:rFonts w:ascii="Tahoma" w:hAnsi="Tahoma" w:cs="Tahoma"/>
      <w:sz w:val="16"/>
      <w:szCs w:val="16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154C0"/>
    <w:rPr>
      <w:sz w:val="18"/>
      <w:szCs w:val="18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154C0"/>
    <w:rPr>
      <w:sz w:val="24"/>
      <w:szCs w:val="24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154C0"/>
    <w:rPr>
      <w:b/>
      <w:bCs/>
      <w:sz w:val="20"/>
      <w:szCs w:val="20"/>
    </w:rPr>
  </w:style>
  <w:style w:type="character" w:customStyle="1" w:styleId="FuzeileZchn">
    <w:name w:val="Fußzeile Zchn"/>
    <w:basedOn w:val="Absatz-Standardschriftart"/>
    <w:link w:val="Fuzeile"/>
    <w:uiPriority w:val="99"/>
    <w:rsid w:val="009154C0"/>
  </w:style>
  <w:style w:type="character" w:styleId="Seitenzahl">
    <w:name w:val="page number"/>
    <w:basedOn w:val="Absatz-Standardschriftart"/>
    <w:uiPriority w:val="99"/>
    <w:semiHidden/>
    <w:unhideWhenUsed/>
    <w:rsid w:val="009154C0"/>
  </w:style>
  <w:style w:type="character" w:styleId="Fett">
    <w:name w:val="Strong"/>
    <w:basedOn w:val="Absatz-Standardschriftart"/>
    <w:uiPriority w:val="22"/>
    <w:qFormat/>
    <w:rsid w:val="009154C0"/>
    <w:rPr>
      <w:b/>
      <w:bCs/>
    </w:rPr>
  </w:style>
  <w:style w:type="character" w:customStyle="1" w:styleId="st">
    <w:name w:val="st"/>
    <w:basedOn w:val="Absatz-Standardschriftart"/>
    <w:rsid w:val="009154C0"/>
  </w:style>
  <w:style w:type="character" w:styleId="Hervorhebung">
    <w:name w:val="Emphasis"/>
    <w:basedOn w:val="Absatz-Standardschriftart"/>
    <w:uiPriority w:val="20"/>
    <w:qFormat/>
    <w:rsid w:val="009154C0"/>
    <w:rPr>
      <w:i/>
      <w:iCs/>
    </w:rPr>
  </w:style>
  <w:style w:type="character" w:customStyle="1" w:styleId="ListLabel1">
    <w:name w:val="ListLabel 1"/>
    <w:rsid w:val="009154C0"/>
    <w:rPr>
      <w:rFonts w:eastAsia="Calibri" w:cs="Times New Roman"/>
    </w:rPr>
  </w:style>
  <w:style w:type="character" w:customStyle="1" w:styleId="ListLabel2">
    <w:name w:val="ListLabel 2"/>
    <w:rsid w:val="009154C0"/>
    <w:rPr>
      <w:rFonts w:cs="Courier New"/>
    </w:rPr>
  </w:style>
  <w:style w:type="paragraph" w:customStyle="1" w:styleId="Heading">
    <w:name w:val="Heading"/>
    <w:basedOn w:val="Standard"/>
    <w:next w:val="TextBody"/>
    <w:rsid w:val="009154C0"/>
    <w:pPr>
      <w:keepNext/>
      <w:suppressAutoHyphens/>
      <w:spacing w:before="240" w:after="120" w:line="360" w:lineRule="auto"/>
      <w:jc w:val="both"/>
    </w:pPr>
    <w:rPr>
      <w:rFonts w:ascii="Arial" w:eastAsia="Droid Sans Fallback" w:hAnsi="Arial" w:cs="FreeSans"/>
      <w:color w:val="00000A"/>
      <w:sz w:val="28"/>
      <w:szCs w:val="28"/>
    </w:rPr>
  </w:style>
  <w:style w:type="paragraph" w:customStyle="1" w:styleId="TextBody">
    <w:name w:val="Text Body"/>
    <w:basedOn w:val="Standard"/>
    <w:rsid w:val="009154C0"/>
    <w:pPr>
      <w:suppressAutoHyphens/>
      <w:spacing w:after="140" w:line="288" w:lineRule="auto"/>
      <w:jc w:val="both"/>
    </w:pPr>
    <w:rPr>
      <w:rFonts w:ascii="Times New Roman" w:hAnsi="Times New Roman"/>
      <w:color w:val="00000A"/>
    </w:rPr>
  </w:style>
  <w:style w:type="paragraph" w:styleId="Liste">
    <w:name w:val="List"/>
    <w:basedOn w:val="TextBody"/>
    <w:rsid w:val="009154C0"/>
    <w:rPr>
      <w:rFonts w:ascii="Arial" w:hAnsi="Arial" w:cs="FreeSans"/>
    </w:rPr>
  </w:style>
  <w:style w:type="paragraph" w:styleId="Beschriftung">
    <w:name w:val="caption"/>
    <w:basedOn w:val="Standard"/>
    <w:rsid w:val="009154C0"/>
    <w:pPr>
      <w:widowControl w:val="0"/>
      <w:suppressLineNumbers/>
      <w:suppressAutoHyphens/>
      <w:spacing w:before="120" w:after="120" w:line="240" w:lineRule="auto"/>
      <w:jc w:val="both"/>
      <w:textAlignment w:val="baseline"/>
    </w:pPr>
    <w:rPr>
      <w:rFonts w:ascii="Liberation Serif" w:eastAsia="Droid Sans Fallback" w:hAnsi="Liberation Serif" w:cs="DejaVu Sans"/>
      <w:i/>
      <w:iCs/>
      <w:color w:val="00000A"/>
      <w:sz w:val="24"/>
      <w:szCs w:val="24"/>
      <w:lang w:eastAsia="zh-CN" w:bidi="hi-IN"/>
    </w:rPr>
  </w:style>
  <w:style w:type="paragraph" w:customStyle="1" w:styleId="Index">
    <w:name w:val="Index"/>
    <w:basedOn w:val="Standard"/>
    <w:rsid w:val="009154C0"/>
    <w:pPr>
      <w:suppressLineNumbers/>
      <w:suppressAutoHyphens/>
      <w:spacing w:after="0" w:line="360" w:lineRule="auto"/>
      <w:jc w:val="both"/>
    </w:pPr>
    <w:rPr>
      <w:rFonts w:ascii="Arial" w:hAnsi="Arial" w:cs="FreeSans"/>
      <w:color w:val="00000A"/>
    </w:rPr>
  </w:style>
  <w:style w:type="paragraph" w:styleId="Listenabsatz">
    <w:name w:val="List Paragraph"/>
    <w:basedOn w:val="Standard"/>
    <w:uiPriority w:val="34"/>
    <w:qFormat/>
    <w:rsid w:val="009154C0"/>
    <w:pPr>
      <w:suppressAutoHyphens/>
      <w:spacing w:after="0" w:line="360" w:lineRule="auto"/>
      <w:ind w:left="720"/>
      <w:contextualSpacing/>
      <w:jc w:val="both"/>
    </w:pPr>
    <w:rPr>
      <w:rFonts w:ascii="Times New Roman" w:hAnsi="Times New Roman"/>
      <w:color w:val="00000A"/>
    </w:rPr>
  </w:style>
  <w:style w:type="paragraph" w:styleId="StandardWeb">
    <w:name w:val="Normal (Web)"/>
    <w:basedOn w:val="Standard"/>
    <w:uiPriority w:val="99"/>
    <w:semiHidden/>
    <w:unhideWhenUsed/>
    <w:rsid w:val="009154C0"/>
    <w:pPr>
      <w:suppressAutoHyphens/>
      <w:spacing w:before="280" w:after="280" w:line="240" w:lineRule="auto"/>
      <w:jc w:val="both"/>
    </w:pPr>
    <w:rPr>
      <w:rFonts w:ascii="Times New Roman" w:eastAsiaTheme="minorEastAsia" w:hAnsi="Times New Roman" w:cs="Times New Roman"/>
      <w:color w:val="00000A"/>
      <w:sz w:val="24"/>
      <w:szCs w:val="24"/>
      <w:lang w:eastAsia="de-DE"/>
    </w:rPr>
  </w:style>
  <w:style w:type="paragraph" w:customStyle="1" w:styleId="Titel3">
    <w:name w:val="Titel3"/>
    <w:basedOn w:val="Standard"/>
    <w:rsid w:val="009154C0"/>
    <w:pPr>
      <w:suppressAutoHyphens/>
      <w:spacing w:before="280" w:after="280" w:line="240" w:lineRule="auto"/>
      <w:jc w:val="both"/>
    </w:pPr>
    <w:rPr>
      <w:rFonts w:ascii="Times New Roman" w:eastAsia="Times New Roman" w:hAnsi="Times New Roman" w:cs="Times New Roman"/>
      <w:color w:val="00000A"/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154C0"/>
    <w:pPr>
      <w:suppressAutoHyphens/>
      <w:spacing w:after="0" w:line="240" w:lineRule="auto"/>
      <w:jc w:val="both"/>
    </w:pPr>
    <w:rPr>
      <w:rFonts w:ascii="Tahoma" w:hAnsi="Tahoma" w:cs="Tahoma"/>
      <w:sz w:val="16"/>
      <w:szCs w:val="16"/>
      <w:lang w:val="de-DE"/>
    </w:rPr>
  </w:style>
  <w:style w:type="character" w:customStyle="1" w:styleId="SprechblasentextZchn1">
    <w:name w:val="Sprechblasentext Zchn1"/>
    <w:basedOn w:val="Absatz-Standardschriftart"/>
    <w:uiPriority w:val="99"/>
    <w:semiHidden/>
    <w:rsid w:val="009154C0"/>
    <w:rPr>
      <w:rFonts w:ascii="Tahoma" w:hAnsi="Tahoma" w:cs="Tahoma"/>
      <w:sz w:val="16"/>
      <w:szCs w:val="16"/>
      <w:lang w:val="en-GB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154C0"/>
    <w:pPr>
      <w:suppressAutoHyphens/>
      <w:spacing w:after="0" w:line="240" w:lineRule="auto"/>
      <w:jc w:val="both"/>
    </w:pPr>
    <w:rPr>
      <w:sz w:val="24"/>
      <w:szCs w:val="24"/>
      <w:lang w:val="de-DE"/>
    </w:rPr>
  </w:style>
  <w:style w:type="character" w:customStyle="1" w:styleId="KommentartextZchn1">
    <w:name w:val="Kommentartext Zchn1"/>
    <w:basedOn w:val="Absatz-Standardschriftart"/>
    <w:uiPriority w:val="99"/>
    <w:semiHidden/>
    <w:rsid w:val="009154C0"/>
    <w:rPr>
      <w:sz w:val="20"/>
      <w:szCs w:val="20"/>
      <w:lang w:val="en-GB"/>
    </w:rPr>
  </w:style>
  <w:style w:type="paragraph" w:styleId="Kommentarthema">
    <w:name w:val="annotation subject"/>
    <w:basedOn w:val="Kommentartext"/>
    <w:link w:val="KommentarthemaZchn"/>
    <w:uiPriority w:val="99"/>
    <w:semiHidden/>
    <w:unhideWhenUsed/>
    <w:rsid w:val="009154C0"/>
    <w:rPr>
      <w:b/>
      <w:bCs/>
      <w:sz w:val="20"/>
      <w:szCs w:val="20"/>
    </w:rPr>
  </w:style>
  <w:style w:type="character" w:customStyle="1" w:styleId="KommentarthemaZchn1">
    <w:name w:val="Kommentarthema Zchn1"/>
    <w:basedOn w:val="KommentartextZchn1"/>
    <w:uiPriority w:val="99"/>
    <w:semiHidden/>
    <w:rsid w:val="009154C0"/>
    <w:rPr>
      <w:b/>
      <w:bCs/>
      <w:sz w:val="20"/>
      <w:szCs w:val="20"/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9154C0"/>
    <w:pPr>
      <w:tabs>
        <w:tab w:val="center" w:pos="4536"/>
        <w:tab w:val="right" w:pos="9072"/>
      </w:tabs>
      <w:suppressAutoHyphens/>
      <w:spacing w:after="0" w:line="240" w:lineRule="auto"/>
      <w:jc w:val="both"/>
    </w:pPr>
    <w:rPr>
      <w:lang w:val="de-DE"/>
    </w:rPr>
  </w:style>
  <w:style w:type="character" w:customStyle="1" w:styleId="FuzeileZchn1">
    <w:name w:val="Fußzeile Zchn1"/>
    <w:basedOn w:val="Absatz-Standardschriftart"/>
    <w:uiPriority w:val="99"/>
    <w:semiHidden/>
    <w:rsid w:val="009154C0"/>
    <w:rPr>
      <w:lang w:val="en-GB"/>
    </w:rPr>
  </w:style>
  <w:style w:type="paragraph" w:customStyle="1" w:styleId="FrameContents">
    <w:name w:val="Frame Contents"/>
    <w:basedOn w:val="Standard"/>
    <w:rsid w:val="009154C0"/>
    <w:pPr>
      <w:suppressAutoHyphens/>
      <w:spacing w:after="0" w:line="360" w:lineRule="auto"/>
      <w:jc w:val="both"/>
    </w:pPr>
    <w:rPr>
      <w:rFonts w:ascii="Times New Roman" w:hAnsi="Times New Roman"/>
      <w:color w:val="00000A"/>
    </w:rPr>
  </w:style>
  <w:style w:type="table" w:styleId="Tabellenraster">
    <w:name w:val="Table Grid"/>
    <w:basedOn w:val="NormaleTabelle"/>
    <w:uiPriority w:val="59"/>
    <w:rsid w:val="009154C0"/>
    <w:pPr>
      <w:spacing w:after="0" w:line="240" w:lineRule="auto"/>
    </w:pPr>
    <w:rPr>
      <w:sz w:val="24"/>
      <w:szCs w:val="24"/>
      <w:lang w:val="en-US" w:eastAsia="zh-CN" w:bidi="hi-I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semiHidden/>
    <w:unhideWhenUsed/>
    <w:rsid w:val="009154C0"/>
    <w:rPr>
      <w:color w:val="0000FF"/>
      <w:u w:val="single"/>
    </w:rPr>
  </w:style>
  <w:style w:type="paragraph" w:styleId="KeinLeerraum">
    <w:name w:val="No Spacing"/>
    <w:aliases w:val="Lvl2 heading"/>
    <w:uiPriority w:val="1"/>
    <w:qFormat/>
    <w:rsid w:val="009154C0"/>
    <w:pPr>
      <w:suppressAutoHyphens/>
      <w:spacing w:before="240" w:after="240" w:line="240" w:lineRule="auto"/>
      <w:jc w:val="both"/>
    </w:pPr>
    <w:rPr>
      <w:rFonts w:ascii="Times New Roman" w:hAnsi="Times New Roman"/>
      <w:b/>
      <w:color w:val="00000A"/>
      <w:sz w:val="32"/>
      <w:lang w:val="en-GB"/>
    </w:rPr>
  </w:style>
  <w:style w:type="character" w:styleId="Zeilennummer">
    <w:name w:val="line number"/>
    <w:basedOn w:val="Absatz-Standardschriftart"/>
    <w:uiPriority w:val="99"/>
    <w:semiHidden/>
    <w:unhideWhenUsed/>
    <w:rsid w:val="009154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29</Words>
  <Characters>2008</Characters>
  <Application>Microsoft Office Word</Application>
  <DocSecurity>0</DocSecurity>
  <Lines>502</Lines>
  <Paragraphs>30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tian</dc:creator>
  <cp:lastModifiedBy>Christian</cp:lastModifiedBy>
  <cp:revision>3</cp:revision>
  <dcterms:created xsi:type="dcterms:W3CDTF">2015-05-11T10:17:00Z</dcterms:created>
  <dcterms:modified xsi:type="dcterms:W3CDTF">2015-05-11T10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4683</vt:lpwstr>
  </property>
  <property fmtid="{D5CDD505-2E9C-101B-9397-08002B2CF9AE}" pid="3" name="WnCSubscriberId">
    <vt:lpwstr>1002</vt:lpwstr>
  </property>
  <property fmtid="{D5CDD505-2E9C-101B-9397-08002B2CF9AE}" pid="4" name="WnCOutputStyleId">
    <vt:lpwstr>1280</vt:lpwstr>
  </property>
  <property fmtid="{D5CDD505-2E9C-101B-9397-08002B2CF9AE}" pid="5" name="RWProductId">
    <vt:lpwstr>WnC</vt:lpwstr>
  </property>
  <property fmtid="{D5CDD505-2E9C-101B-9397-08002B2CF9AE}" pid="6" name="WnC4Folder">
    <vt:lpwstr>Documents///Supporting_Information_S1_Table(1)</vt:lpwstr>
  </property>
</Properties>
</file>